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8B19A0" w14:textId="607742E1" w:rsidR="00084C8B" w:rsidRPr="00FC6EDA" w:rsidRDefault="00DE04E4" w:rsidP="00FC6EDA">
      <w:pPr>
        <w:pStyle w:val="Heading1"/>
        <w:numPr>
          <w:ilvl w:val="0"/>
          <w:numId w:val="0"/>
        </w:numPr>
        <w:rPr>
          <w:sz w:val="40"/>
          <w:szCs w:val="44"/>
        </w:rPr>
      </w:pPr>
      <w:bookmarkStart w:id="0" w:name="_Toc149033880"/>
      <w:r w:rsidRPr="00FC6EDA">
        <w:rPr>
          <w:sz w:val="40"/>
          <w:szCs w:val="44"/>
        </w:rPr>
        <w:t>Reservasi Consulate Hotel</w:t>
      </w:r>
      <w:bookmarkEnd w:id="0"/>
    </w:p>
    <w:p w14:paraId="3262EE96" w14:textId="77777777" w:rsidR="00084C8B" w:rsidRDefault="00084C8B">
      <w:pPr>
        <w:jc w:val="both"/>
      </w:pPr>
    </w:p>
    <w:p w14:paraId="1867B3B5" w14:textId="77777777" w:rsidR="00084C8B" w:rsidRDefault="004E4F6B" w:rsidP="00FF3D66">
      <w:pPr>
        <w:spacing w:line="276" w:lineRule="auto"/>
        <w:jc w:val="center"/>
      </w:pPr>
      <w:r>
        <w:rPr>
          <w:noProof/>
        </w:rPr>
        <w:drawing>
          <wp:inline distT="114300" distB="114300" distL="114300" distR="114300" wp14:anchorId="5BF9B398" wp14:editId="24DB03DA">
            <wp:extent cx="2949823" cy="3047899"/>
            <wp:effectExtent l="0" t="0" r="3175"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rotWithShape="1">
                    <a:blip r:embed="rId9"/>
                    <a:srcRect l="757" t="2624" r="1904" b="-2624"/>
                    <a:stretch/>
                  </pic:blipFill>
                  <pic:spPr bwMode="auto">
                    <a:xfrm>
                      <a:off x="0" y="0"/>
                      <a:ext cx="2949921" cy="3048000"/>
                    </a:xfrm>
                    <a:prstGeom prst="rect">
                      <a:avLst/>
                    </a:prstGeom>
                    <a:ln>
                      <a:noFill/>
                    </a:ln>
                    <a:extLst>
                      <a:ext uri="{53640926-AAD7-44D8-BBD7-CCE9431645EC}">
                        <a14:shadowObscured xmlns:a14="http://schemas.microsoft.com/office/drawing/2010/main"/>
                      </a:ext>
                    </a:extLst>
                  </pic:spPr>
                </pic:pic>
              </a:graphicData>
            </a:graphic>
          </wp:inline>
        </w:drawing>
      </w:r>
    </w:p>
    <w:p w14:paraId="5D65D79B" w14:textId="77777777" w:rsidR="00084C8B" w:rsidRDefault="00084C8B">
      <w:pPr>
        <w:spacing w:line="276" w:lineRule="auto"/>
      </w:pPr>
    </w:p>
    <w:p w14:paraId="270D3FA2" w14:textId="77777777" w:rsidR="00084C8B" w:rsidRDefault="00084C8B">
      <w:pPr>
        <w:spacing w:line="276" w:lineRule="auto"/>
      </w:pPr>
    </w:p>
    <w:p w14:paraId="424EFA06" w14:textId="77777777" w:rsidR="00084C8B" w:rsidRDefault="00084C8B">
      <w:pPr>
        <w:spacing w:line="276" w:lineRule="auto"/>
        <w:jc w:val="center"/>
      </w:pPr>
    </w:p>
    <w:p w14:paraId="6ADA9FA7" w14:textId="77777777" w:rsidR="00084C8B" w:rsidRDefault="00084C8B">
      <w:pPr>
        <w:spacing w:line="276" w:lineRule="auto"/>
        <w:jc w:val="center"/>
      </w:pPr>
    </w:p>
    <w:p w14:paraId="1CE6029B" w14:textId="77777777" w:rsidR="00084C8B" w:rsidRDefault="00084C8B">
      <w:pPr>
        <w:spacing w:line="276" w:lineRule="auto"/>
        <w:jc w:val="center"/>
      </w:pPr>
    </w:p>
    <w:p w14:paraId="3EFEA4F0" w14:textId="77777777" w:rsidR="00084C8B" w:rsidRDefault="00084C8B">
      <w:pPr>
        <w:spacing w:line="276" w:lineRule="auto"/>
        <w:jc w:val="center"/>
      </w:pPr>
    </w:p>
    <w:p w14:paraId="4A0A609B" w14:textId="77777777" w:rsidR="00084C8B" w:rsidRDefault="004E4F6B">
      <w:pPr>
        <w:spacing w:line="276" w:lineRule="auto"/>
        <w:jc w:val="center"/>
      </w:pPr>
      <w:r>
        <w:t>Tugas ini dibuat untuk memenuhi Nilai Tugas Project Matakuliah Dasar Pemrograman</w:t>
      </w:r>
    </w:p>
    <w:p w14:paraId="0B28F6D9" w14:textId="77777777" w:rsidR="00084C8B" w:rsidRDefault="00084C8B">
      <w:pPr>
        <w:spacing w:line="276" w:lineRule="auto"/>
        <w:jc w:val="center"/>
      </w:pPr>
    </w:p>
    <w:p w14:paraId="3D92A2D2" w14:textId="77777777" w:rsidR="00084C8B" w:rsidRDefault="00084C8B">
      <w:pPr>
        <w:spacing w:line="276" w:lineRule="auto"/>
        <w:jc w:val="center"/>
      </w:pPr>
    </w:p>
    <w:p w14:paraId="3D7D30C6" w14:textId="77777777" w:rsidR="00084C8B" w:rsidRDefault="004E4F6B">
      <w:pPr>
        <w:spacing w:line="276" w:lineRule="auto"/>
        <w:jc w:val="center"/>
      </w:pPr>
      <w:r>
        <w:t>Tim Penyusun :</w:t>
      </w:r>
    </w:p>
    <w:p w14:paraId="06C4F7A5" w14:textId="04304581" w:rsidR="00084C8B" w:rsidRDefault="00FF3D66" w:rsidP="00BE5F51">
      <w:pPr>
        <w:spacing w:line="276" w:lineRule="auto"/>
        <w:jc w:val="center"/>
      </w:pPr>
      <w:r>
        <w:t>N</w:t>
      </w:r>
      <w:r w:rsidR="00BE5F51">
        <w:t>eoval Fitroha</w:t>
      </w:r>
      <w:r w:rsidR="00BE5F51">
        <w:tab/>
      </w:r>
      <w:r w:rsidR="00BE5F51">
        <w:tab/>
      </w:r>
      <w:r w:rsidR="00BE5F51">
        <w:tab/>
        <w:t>(15230478)</w:t>
      </w:r>
    </w:p>
    <w:p w14:paraId="6740E898" w14:textId="61A1D45F" w:rsidR="00FF3D66" w:rsidRDefault="00BE5F51" w:rsidP="00BE5F51">
      <w:pPr>
        <w:spacing w:line="276" w:lineRule="auto"/>
        <w:jc w:val="center"/>
      </w:pPr>
      <w:r>
        <w:t>Dwiki Fahrezi Syahputra</w:t>
      </w:r>
      <w:r>
        <w:tab/>
      </w:r>
      <w:r>
        <w:tab/>
        <w:t>(15230482)</w:t>
      </w:r>
    </w:p>
    <w:p w14:paraId="0ECC2D49" w14:textId="1D0D41CA" w:rsidR="00BE5F51" w:rsidRDefault="00BE5F51" w:rsidP="00BE5F51">
      <w:pPr>
        <w:spacing w:line="276" w:lineRule="auto"/>
        <w:jc w:val="center"/>
      </w:pPr>
      <w:r>
        <w:t xml:space="preserve">Samuel Edowardo                        </w:t>
      </w:r>
      <w:r>
        <w:tab/>
        <w:t>(15230496)</w:t>
      </w:r>
    </w:p>
    <w:p w14:paraId="49F1FD72" w14:textId="051B4FAA" w:rsidR="00BE5F51" w:rsidRDefault="00BE5F51" w:rsidP="00BE5F51">
      <w:pPr>
        <w:spacing w:line="276" w:lineRule="auto"/>
        <w:jc w:val="center"/>
      </w:pPr>
      <w:r>
        <w:t xml:space="preserve">Dian Yunita Sari                        </w:t>
      </w:r>
      <w:r>
        <w:tab/>
        <w:t>(15230507)</w:t>
      </w:r>
    </w:p>
    <w:p w14:paraId="6394D388" w14:textId="185D2644" w:rsidR="00BE5F51" w:rsidRDefault="00BE5F51" w:rsidP="00BE5F51">
      <w:pPr>
        <w:spacing w:line="276" w:lineRule="auto"/>
        <w:jc w:val="center"/>
      </w:pPr>
      <w:r>
        <w:t xml:space="preserve">Daniel Purba                        </w:t>
      </w:r>
      <w:r>
        <w:tab/>
      </w:r>
      <w:r>
        <w:tab/>
        <w:t>(15230509)</w:t>
      </w:r>
    </w:p>
    <w:p w14:paraId="364BA380" w14:textId="77777777" w:rsidR="00BE5F51" w:rsidRDefault="00BE5F51" w:rsidP="00FF3D66">
      <w:pPr>
        <w:spacing w:line="276" w:lineRule="auto"/>
        <w:jc w:val="center"/>
      </w:pPr>
    </w:p>
    <w:p w14:paraId="77DAC584" w14:textId="77777777" w:rsidR="00084C8B" w:rsidRDefault="00084C8B" w:rsidP="00FF3D66">
      <w:pPr>
        <w:spacing w:line="276" w:lineRule="auto"/>
      </w:pPr>
    </w:p>
    <w:p w14:paraId="0CD6FE45" w14:textId="77777777" w:rsidR="00084C8B" w:rsidRDefault="00084C8B">
      <w:pPr>
        <w:spacing w:line="276" w:lineRule="auto"/>
        <w:jc w:val="center"/>
      </w:pPr>
    </w:p>
    <w:p w14:paraId="2EE545C1" w14:textId="77777777" w:rsidR="00084C8B" w:rsidRDefault="00084C8B">
      <w:pPr>
        <w:spacing w:line="276" w:lineRule="auto"/>
        <w:jc w:val="center"/>
      </w:pPr>
    </w:p>
    <w:p w14:paraId="2CB1C8CB" w14:textId="2815D54D" w:rsidR="00084C8B" w:rsidRDefault="004E4F6B">
      <w:pPr>
        <w:spacing w:line="276" w:lineRule="auto"/>
        <w:jc w:val="center"/>
        <w:rPr>
          <w:b/>
        </w:rPr>
      </w:pPr>
      <w:r>
        <w:rPr>
          <w:b/>
        </w:rPr>
        <w:t xml:space="preserve">PROGRAM STUDI </w:t>
      </w:r>
      <w:r w:rsidR="00DE04E4">
        <w:rPr>
          <w:b/>
        </w:rPr>
        <w:t>ILMU KOMPUTER</w:t>
      </w:r>
      <w:r>
        <w:rPr>
          <w:b/>
        </w:rPr>
        <w:t xml:space="preserve"> KAMPU</w:t>
      </w:r>
      <w:r w:rsidR="00DE04E4">
        <w:rPr>
          <w:b/>
        </w:rPr>
        <w:t>S BSI</w:t>
      </w:r>
      <w:r w:rsidR="00757D0B">
        <w:rPr>
          <w:b/>
        </w:rPr>
        <w:t>… (</w:t>
      </w:r>
      <w:r w:rsidR="00DE04E4">
        <w:rPr>
          <w:b/>
        </w:rPr>
        <w:t>KALIABANG</w:t>
      </w:r>
      <w:r w:rsidR="00757D0B">
        <w:rPr>
          <w:b/>
        </w:rPr>
        <w:t>)</w:t>
      </w:r>
    </w:p>
    <w:p w14:paraId="5159D80B" w14:textId="59782465" w:rsidR="00084C8B" w:rsidRDefault="004E4F6B" w:rsidP="00AC0BA0">
      <w:pPr>
        <w:spacing w:line="276" w:lineRule="auto"/>
        <w:jc w:val="center"/>
        <w:rPr>
          <w:b/>
        </w:rPr>
      </w:pPr>
      <w:r>
        <w:rPr>
          <w:b/>
        </w:rPr>
        <w:t>UNIVERSITAS BINA SARANA INFORMATIKA</w:t>
      </w:r>
      <w:r w:rsidR="00AC0BA0">
        <w:rPr>
          <w:b/>
        </w:rPr>
        <w:t xml:space="preserve"> </w:t>
      </w:r>
      <w:r>
        <w:rPr>
          <w:b/>
        </w:rPr>
        <w:t>202</w:t>
      </w:r>
      <w:r w:rsidR="00FF3D66">
        <w:rPr>
          <w:b/>
        </w:rPr>
        <w:t>3</w:t>
      </w:r>
    </w:p>
    <w:p w14:paraId="44AFB71C" w14:textId="77777777" w:rsidR="00084C8B" w:rsidRPr="002E5869" w:rsidRDefault="004E4F6B" w:rsidP="00FF3D66">
      <w:pPr>
        <w:pStyle w:val="Heading1"/>
        <w:numPr>
          <w:ilvl w:val="0"/>
          <w:numId w:val="0"/>
        </w:numPr>
        <w:rPr>
          <w:sz w:val="36"/>
          <w:szCs w:val="40"/>
        </w:rPr>
      </w:pPr>
      <w:bookmarkStart w:id="1" w:name="_Toc149033881"/>
      <w:r w:rsidRPr="002E5869">
        <w:rPr>
          <w:sz w:val="36"/>
          <w:szCs w:val="40"/>
        </w:rPr>
        <w:lastRenderedPageBreak/>
        <w:t>KATA PENGANTAR</w:t>
      </w:r>
      <w:bookmarkEnd w:id="1"/>
    </w:p>
    <w:p w14:paraId="7E8847C0" w14:textId="77777777" w:rsidR="00FB2186" w:rsidRDefault="00FB2186"/>
    <w:p w14:paraId="283819DA" w14:textId="4D3587A9" w:rsidR="00084C8B" w:rsidRDefault="004E4F6B" w:rsidP="00385F1F">
      <w:r>
        <w:t>Syukur Allhamdulillah senantiasa kami panjakan kehadiran Allah SWT yang telah melimpahkan rahmat dan karunia-Nya sehingga kami dapt menyelesaikan MAKALAH ini guna memenuhi</w:t>
      </w:r>
      <w:r w:rsidR="00DE04E4">
        <w:t xml:space="preserve"> </w:t>
      </w:r>
      <w:r>
        <w:t>tugas kelompok untuk mata kuliah Dasar Pmrograman dengan judul “</w:t>
      </w:r>
      <w:r w:rsidR="00DE04E4">
        <w:rPr>
          <w:b/>
        </w:rPr>
        <w:t>Reservasi consulate hotel</w:t>
      </w:r>
      <w:r>
        <w:t>”.</w:t>
      </w:r>
    </w:p>
    <w:p w14:paraId="0B4481C3" w14:textId="081BD4FD" w:rsidR="00084C8B" w:rsidRDefault="004E4F6B" w:rsidP="00385F1F">
      <w:r>
        <w:t>Kami menyadari bahwa dalam penulisan makalah ini tidak terlepas dari bantuan banyak pihak yang dengan tulus memberikan doa, saran dan kritik sehingga makalah ini dapat terselesaikan.</w:t>
      </w:r>
    </w:p>
    <w:p w14:paraId="5E32C6D7" w14:textId="495672F9" w:rsidR="00084C8B" w:rsidRDefault="004E4F6B" w:rsidP="00385F1F">
      <w:pPr>
        <w:jc w:val="both"/>
      </w:pPr>
      <w:r>
        <w:t>Kami menyadari sepenuh nya bahwa makalah ini masih jauh dari sempurna dikarenakan terbatasnya pengalaman dan pengetahuan yang kami miliki.Oleh karena itu</w:t>
      </w:r>
      <w:r w:rsidR="00DE04E4">
        <w:t xml:space="preserve"> </w:t>
      </w:r>
      <w:r>
        <w:t>kami</w:t>
      </w:r>
      <w:r w:rsidR="00DE04E4">
        <w:t xml:space="preserve"> </w:t>
      </w:r>
      <w:r>
        <w:t xml:space="preserve">mengharapkan segala bentuk saran serta masukan bahkan kritik yang membangun dari berbagai pihak. Akhirnya kami berharap semoga makalah ini dapat memberikan manfaat bagi perkembangan dunia </w:t>
      </w:r>
      <w:r w:rsidR="00DE04E4">
        <w:t>Pendidikan.</w:t>
      </w:r>
    </w:p>
    <w:p w14:paraId="5D031E5D" w14:textId="77777777" w:rsidR="00084C8B" w:rsidRDefault="00084C8B">
      <w:pPr>
        <w:jc w:val="both"/>
      </w:pPr>
    </w:p>
    <w:p w14:paraId="5BB0C414" w14:textId="77777777" w:rsidR="00084C8B" w:rsidRDefault="00084C8B">
      <w:pPr>
        <w:jc w:val="both"/>
      </w:pPr>
    </w:p>
    <w:p w14:paraId="275F1B7E" w14:textId="1485A17D" w:rsidR="00084C8B" w:rsidRDefault="004E4F6B">
      <w:pPr>
        <w:jc w:val="both"/>
        <w:rPr>
          <w:b/>
        </w:rPr>
      </w:pPr>
      <w:r>
        <w:t xml:space="preserve">                                                                                            </w:t>
      </w:r>
      <w:r>
        <w:rPr>
          <w:b/>
        </w:rPr>
        <w:t xml:space="preserve">   </w:t>
      </w:r>
    </w:p>
    <w:p w14:paraId="06AE7DA7" w14:textId="77777777" w:rsidR="00084C8B" w:rsidRDefault="00084C8B">
      <w:pPr>
        <w:jc w:val="both"/>
      </w:pPr>
    </w:p>
    <w:p w14:paraId="6F173114" w14:textId="77777777" w:rsidR="00084C8B" w:rsidRDefault="00084C8B">
      <w:pPr>
        <w:jc w:val="both"/>
      </w:pPr>
    </w:p>
    <w:p w14:paraId="67C2BC0E" w14:textId="6590E285" w:rsidR="00084C8B" w:rsidRDefault="004E4F6B">
      <w:pPr>
        <w:jc w:val="both"/>
        <w:rPr>
          <w:b/>
        </w:rPr>
      </w:pPr>
      <w:r>
        <w:t xml:space="preserve">                                                                                      </w:t>
      </w:r>
      <w:r>
        <w:rPr>
          <w:b/>
        </w:rPr>
        <w:t xml:space="preserve">  </w:t>
      </w:r>
    </w:p>
    <w:p w14:paraId="34B56597" w14:textId="77777777" w:rsidR="00084C8B" w:rsidRDefault="00084C8B">
      <w:pPr>
        <w:jc w:val="both"/>
      </w:pPr>
    </w:p>
    <w:p w14:paraId="2E07190A" w14:textId="77777777" w:rsidR="00084C8B" w:rsidRDefault="00084C8B">
      <w:pPr>
        <w:jc w:val="both"/>
      </w:pPr>
    </w:p>
    <w:p w14:paraId="61585D89" w14:textId="77777777" w:rsidR="00084C8B" w:rsidRDefault="004E4F6B">
      <w:pPr>
        <w:jc w:val="both"/>
      </w:pPr>
      <w:r>
        <w:t xml:space="preserve">                                                </w:t>
      </w:r>
    </w:p>
    <w:p w14:paraId="7CF02396" w14:textId="77777777" w:rsidR="00084C8B" w:rsidRPr="00D43E3F" w:rsidRDefault="004E4F6B" w:rsidP="00FF3D66">
      <w:pPr>
        <w:pStyle w:val="Heading1"/>
        <w:numPr>
          <w:ilvl w:val="0"/>
          <w:numId w:val="0"/>
        </w:numPr>
        <w:rPr>
          <w:sz w:val="36"/>
          <w:szCs w:val="36"/>
        </w:rPr>
      </w:pPr>
      <w:bookmarkStart w:id="2" w:name="_Toc149033882"/>
      <w:r w:rsidRPr="002E5869">
        <w:rPr>
          <w:sz w:val="36"/>
          <w:szCs w:val="36"/>
        </w:rPr>
        <w:lastRenderedPageBreak/>
        <w:t>DAFTAR</w:t>
      </w:r>
      <w:r w:rsidRPr="00D43E3F">
        <w:rPr>
          <w:sz w:val="36"/>
          <w:szCs w:val="36"/>
        </w:rPr>
        <w:t xml:space="preserve"> ISI</w:t>
      </w:r>
      <w:bookmarkEnd w:id="2"/>
    </w:p>
    <w:p w14:paraId="23921E24" w14:textId="77777777" w:rsidR="00084C8B" w:rsidRDefault="00084C8B"/>
    <w:sdt>
      <w:sdtPr>
        <w:rPr>
          <w:rFonts w:ascii="Times New Roman" w:eastAsia="Times New Roman" w:hAnsi="Times New Roman" w:cs="Times New Roman"/>
          <w:color w:val="auto"/>
          <w:sz w:val="24"/>
          <w:szCs w:val="24"/>
          <w:lang w:val="en-ID" w:eastAsia="en-ID"/>
        </w:rPr>
        <w:id w:val="-1792271699"/>
        <w:docPartObj>
          <w:docPartGallery w:val="Table of Contents"/>
          <w:docPartUnique/>
        </w:docPartObj>
      </w:sdtPr>
      <w:sdtEndPr>
        <w:rPr>
          <w:b/>
          <w:bCs/>
          <w:noProof/>
        </w:rPr>
      </w:sdtEndPr>
      <w:sdtContent>
        <w:p w14:paraId="48DD4E81" w14:textId="0B523801" w:rsidR="00580CF0" w:rsidRDefault="00580CF0">
          <w:pPr>
            <w:pStyle w:val="TOCHeading"/>
          </w:pPr>
        </w:p>
        <w:p w14:paraId="39571F88" w14:textId="63CEF7C5" w:rsidR="00580CF0" w:rsidRDefault="00580CF0">
          <w:pPr>
            <w:pStyle w:val="TOC1"/>
            <w:tabs>
              <w:tab w:val="right" w:leader="dot" w:pos="8210"/>
            </w:tabs>
            <w:rPr>
              <w:noProof/>
            </w:rPr>
          </w:pPr>
          <w:r>
            <w:fldChar w:fldCharType="begin"/>
          </w:r>
          <w:r>
            <w:instrText xml:space="preserve"> TOC \o "1-3" \h \z \u </w:instrText>
          </w:r>
          <w:r>
            <w:fldChar w:fldCharType="separate"/>
          </w:r>
          <w:hyperlink w:anchor="_Toc149033880" w:history="1">
            <w:r w:rsidRPr="009D7A8D">
              <w:rPr>
                <w:rStyle w:val="Hyperlink"/>
                <w:rFonts w:eastAsiaTheme="majorEastAsia"/>
                <w:noProof/>
              </w:rPr>
              <w:t>Reservasi Consulate Hotel</w:t>
            </w:r>
            <w:r>
              <w:rPr>
                <w:noProof/>
                <w:webHidden/>
              </w:rPr>
              <w:tab/>
            </w:r>
          </w:hyperlink>
        </w:p>
        <w:p w14:paraId="5E617B06" w14:textId="1604377B" w:rsidR="00580CF0" w:rsidRDefault="00932DCB">
          <w:pPr>
            <w:pStyle w:val="TOC1"/>
            <w:tabs>
              <w:tab w:val="right" w:leader="dot" w:pos="8210"/>
            </w:tabs>
            <w:rPr>
              <w:noProof/>
            </w:rPr>
          </w:pPr>
          <w:hyperlink w:anchor="_Toc149033881" w:history="1">
            <w:r w:rsidR="00580CF0" w:rsidRPr="009D7A8D">
              <w:rPr>
                <w:rStyle w:val="Hyperlink"/>
                <w:rFonts w:eastAsiaTheme="majorEastAsia"/>
                <w:noProof/>
              </w:rPr>
              <w:t>KATA PENGANTAR</w:t>
            </w:r>
            <w:r w:rsidR="00580CF0">
              <w:rPr>
                <w:noProof/>
                <w:webHidden/>
              </w:rPr>
              <w:tab/>
            </w:r>
          </w:hyperlink>
        </w:p>
        <w:p w14:paraId="5CB96E1E" w14:textId="3AD12746" w:rsidR="00580CF0" w:rsidRDefault="00932DCB">
          <w:pPr>
            <w:pStyle w:val="TOC1"/>
            <w:tabs>
              <w:tab w:val="right" w:leader="dot" w:pos="8210"/>
            </w:tabs>
            <w:rPr>
              <w:noProof/>
            </w:rPr>
          </w:pPr>
          <w:hyperlink w:anchor="_Toc149033882" w:history="1">
            <w:r w:rsidR="00580CF0" w:rsidRPr="009D7A8D">
              <w:rPr>
                <w:rStyle w:val="Hyperlink"/>
                <w:rFonts w:eastAsiaTheme="majorEastAsia"/>
                <w:noProof/>
              </w:rPr>
              <w:t>DAFTAR ISI</w:t>
            </w:r>
            <w:r w:rsidR="00580CF0">
              <w:rPr>
                <w:noProof/>
                <w:webHidden/>
              </w:rPr>
              <w:tab/>
            </w:r>
          </w:hyperlink>
        </w:p>
        <w:p w14:paraId="50C2660A" w14:textId="04DC8E1C" w:rsidR="00580CF0" w:rsidRDefault="00932DCB">
          <w:pPr>
            <w:pStyle w:val="TOC1"/>
            <w:tabs>
              <w:tab w:val="right" w:leader="dot" w:pos="8210"/>
            </w:tabs>
            <w:rPr>
              <w:noProof/>
            </w:rPr>
          </w:pPr>
          <w:hyperlink w:anchor="_Toc149033883" w:history="1">
            <w:r w:rsidR="00580CF0" w:rsidRPr="009D7A8D">
              <w:rPr>
                <w:rStyle w:val="Hyperlink"/>
                <w:rFonts w:eastAsiaTheme="majorEastAsia"/>
                <w:noProof/>
              </w:rPr>
              <w:t>DAFTAR SIMBOL</w:t>
            </w:r>
            <w:r w:rsidR="00580CF0">
              <w:rPr>
                <w:noProof/>
                <w:webHidden/>
              </w:rPr>
              <w:tab/>
            </w:r>
          </w:hyperlink>
        </w:p>
        <w:p w14:paraId="4CD1721C" w14:textId="1C448E4F" w:rsidR="00580CF0" w:rsidRDefault="00932DCB">
          <w:pPr>
            <w:pStyle w:val="TOC1"/>
            <w:tabs>
              <w:tab w:val="left" w:pos="880"/>
              <w:tab w:val="right" w:leader="dot" w:pos="8210"/>
            </w:tabs>
            <w:rPr>
              <w:noProof/>
            </w:rPr>
          </w:pPr>
          <w:hyperlink w:anchor="_Toc149033884" w:history="1">
            <w:r w:rsidR="00580CF0" w:rsidRPr="009D7A8D">
              <w:rPr>
                <w:rStyle w:val="Hyperlink"/>
                <w:rFonts w:eastAsiaTheme="majorEastAsia"/>
                <w:noProof/>
              </w:rPr>
              <w:t>BAB I</w:t>
            </w:r>
            <w:r w:rsidR="00580CF0">
              <w:rPr>
                <w:noProof/>
              </w:rPr>
              <w:tab/>
            </w:r>
            <w:r w:rsidR="00580CF0" w:rsidRPr="009D7A8D">
              <w:rPr>
                <w:rStyle w:val="Hyperlink"/>
                <w:rFonts w:eastAsiaTheme="majorEastAsia"/>
                <w:noProof/>
              </w:rPr>
              <w:t>PENDAHULUAN</w:t>
            </w:r>
            <w:r w:rsidR="00580CF0">
              <w:rPr>
                <w:noProof/>
                <w:webHidden/>
              </w:rPr>
              <w:tab/>
            </w:r>
          </w:hyperlink>
        </w:p>
        <w:p w14:paraId="1A138C44" w14:textId="0D1420C7" w:rsidR="00580CF0" w:rsidRDefault="00932DCB">
          <w:pPr>
            <w:pStyle w:val="TOC2"/>
            <w:tabs>
              <w:tab w:val="left" w:pos="880"/>
              <w:tab w:val="right" w:leader="dot" w:pos="8210"/>
            </w:tabs>
            <w:rPr>
              <w:noProof/>
            </w:rPr>
          </w:pPr>
          <w:hyperlink w:anchor="_Toc149033885" w:history="1">
            <w:r w:rsidR="00580CF0" w:rsidRPr="009D7A8D">
              <w:rPr>
                <w:rStyle w:val="Hyperlink"/>
                <w:rFonts w:eastAsiaTheme="majorEastAsia"/>
                <w:noProof/>
              </w:rPr>
              <w:t>1.1</w:t>
            </w:r>
            <w:r w:rsidR="00580CF0">
              <w:rPr>
                <w:noProof/>
              </w:rPr>
              <w:tab/>
            </w:r>
            <w:r w:rsidR="00580CF0" w:rsidRPr="009D7A8D">
              <w:rPr>
                <w:rStyle w:val="Hyperlink"/>
                <w:rFonts w:eastAsiaTheme="majorEastAsia"/>
                <w:noProof/>
              </w:rPr>
              <w:t>Latar Belakang Masalah</w:t>
            </w:r>
            <w:r w:rsidR="00580CF0">
              <w:rPr>
                <w:noProof/>
                <w:webHidden/>
              </w:rPr>
              <w:tab/>
            </w:r>
          </w:hyperlink>
        </w:p>
        <w:p w14:paraId="7AF8DC59" w14:textId="583A2EFC" w:rsidR="00580CF0" w:rsidRDefault="00932DCB">
          <w:pPr>
            <w:pStyle w:val="TOC2"/>
            <w:tabs>
              <w:tab w:val="left" w:pos="880"/>
              <w:tab w:val="right" w:leader="dot" w:pos="8210"/>
            </w:tabs>
            <w:rPr>
              <w:noProof/>
            </w:rPr>
          </w:pPr>
          <w:hyperlink w:anchor="_Toc149033886" w:history="1">
            <w:r w:rsidR="00580CF0" w:rsidRPr="009D7A8D">
              <w:rPr>
                <w:rStyle w:val="Hyperlink"/>
                <w:rFonts w:eastAsiaTheme="majorEastAsia"/>
                <w:noProof/>
              </w:rPr>
              <w:t>1.2</w:t>
            </w:r>
            <w:r w:rsidR="00580CF0">
              <w:rPr>
                <w:noProof/>
              </w:rPr>
              <w:tab/>
            </w:r>
            <w:r w:rsidR="00580CF0" w:rsidRPr="009D7A8D">
              <w:rPr>
                <w:rStyle w:val="Hyperlink"/>
                <w:rFonts w:eastAsiaTheme="majorEastAsia"/>
                <w:noProof/>
              </w:rPr>
              <w:t>Maksud dan Tujuan</w:t>
            </w:r>
            <w:r w:rsidR="00580CF0">
              <w:rPr>
                <w:noProof/>
                <w:webHidden/>
              </w:rPr>
              <w:tab/>
            </w:r>
          </w:hyperlink>
        </w:p>
        <w:p w14:paraId="382A45C2" w14:textId="4B295855" w:rsidR="00580CF0" w:rsidRDefault="00932DCB">
          <w:pPr>
            <w:pStyle w:val="TOC2"/>
            <w:tabs>
              <w:tab w:val="left" w:pos="880"/>
              <w:tab w:val="right" w:leader="dot" w:pos="8210"/>
            </w:tabs>
            <w:rPr>
              <w:noProof/>
            </w:rPr>
          </w:pPr>
          <w:hyperlink w:anchor="_Toc149033887" w:history="1">
            <w:r w:rsidR="00580CF0" w:rsidRPr="009D7A8D">
              <w:rPr>
                <w:rStyle w:val="Hyperlink"/>
                <w:rFonts w:eastAsiaTheme="majorEastAsia"/>
                <w:noProof/>
              </w:rPr>
              <w:t>1.3</w:t>
            </w:r>
            <w:r w:rsidR="00580CF0">
              <w:rPr>
                <w:noProof/>
              </w:rPr>
              <w:tab/>
            </w:r>
            <w:r w:rsidR="00580CF0" w:rsidRPr="009D7A8D">
              <w:rPr>
                <w:rStyle w:val="Hyperlink"/>
                <w:rFonts w:eastAsiaTheme="majorEastAsia"/>
                <w:noProof/>
              </w:rPr>
              <w:t>Ruang Lingkup</w:t>
            </w:r>
            <w:r w:rsidR="00580CF0">
              <w:rPr>
                <w:noProof/>
                <w:webHidden/>
              </w:rPr>
              <w:tab/>
            </w:r>
          </w:hyperlink>
        </w:p>
        <w:p w14:paraId="48C2EE08" w14:textId="0C2E861B" w:rsidR="00580CF0" w:rsidRDefault="00932DCB">
          <w:pPr>
            <w:pStyle w:val="TOC1"/>
            <w:tabs>
              <w:tab w:val="left" w:pos="880"/>
              <w:tab w:val="right" w:leader="dot" w:pos="8210"/>
            </w:tabs>
            <w:rPr>
              <w:noProof/>
            </w:rPr>
          </w:pPr>
          <w:hyperlink w:anchor="_Toc149033888" w:history="1">
            <w:r w:rsidR="00580CF0" w:rsidRPr="009D7A8D">
              <w:rPr>
                <w:rStyle w:val="Hyperlink"/>
                <w:rFonts w:eastAsiaTheme="majorEastAsia"/>
                <w:noProof/>
              </w:rPr>
              <w:t>BAB II</w:t>
            </w:r>
            <w:r w:rsidR="00580CF0">
              <w:rPr>
                <w:noProof/>
              </w:rPr>
              <w:tab/>
            </w:r>
            <w:r w:rsidR="00D43E3F" w:rsidRPr="009D7A8D">
              <w:rPr>
                <w:rStyle w:val="Hyperlink"/>
                <w:rFonts w:eastAsiaTheme="majorEastAsia"/>
                <w:noProof/>
              </w:rPr>
              <w:t>LANDASAN TEORI</w:t>
            </w:r>
            <w:r w:rsidR="00580CF0">
              <w:rPr>
                <w:noProof/>
                <w:webHidden/>
              </w:rPr>
              <w:tab/>
            </w:r>
          </w:hyperlink>
        </w:p>
        <w:p w14:paraId="7932787A" w14:textId="6FDB6963" w:rsidR="00580CF0" w:rsidRDefault="00932DCB">
          <w:pPr>
            <w:pStyle w:val="TOC2"/>
            <w:tabs>
              <w:tab w:val="left" w:pos="880"/>
              <w:tab w:val="right" w:leader="dot" w:pos="8210"/>
            </w:tabs>
            <w:rPr>
              <w:noProof/>
            </w:rPr>
          </w:pPr>
          <w:hyperlink w:anchor="_Toc149033889" w:history="1">
            <w:r w:rsidR="00580CF0" w:rsidRPr="009D7A8D">
              <w:rPr>
                <w:rStyle w:val="Hyperlink"/>
                <w:rFonts w:eastAsiaTheme="majorEastAsia"/>
                <w:noProof/>
              </w:rPr>
              <w:t>2.1</w:t>
            </w:r>
            <w:r w:rsidR="00580CF0">
              <w:rPr>
                <w:noProof/>
              </w:rPr>
              <w:tab/>
            </w:r>
            <w:r w:rsidR="00580CF0" w:rsidRPr="009D7A8D">
              <w:rPr>
                <w:rStyle w:val="Hyperlink"/>
                <w:rFonts w:eastAsiaTheme="majorEastAsia"/>
                <w:noProof/>
              </w:rPr>
              <w:t>Pengertian Bahasa Pemrograman Python</w:t>
            </w:r>
            <w:r w:rsidR="00580CF0">
              <w:rPr>
                <w:noProof/>
                <w:webHidden/>
              </w:rPr>
              <w:tab/>
            </w:r>
          </w:hyperlink>
        </w:p>
        <w:p w14:paraId="2044DCC7" w14:textId="7237DABA" w:rsidR="00580CF0" w:rsidRDefault="00932DCB">
          <w:pPr>
            <w:pStyle w:val="TOC2"/>
            <w:tabs>
              <w:tab w:val="left" w:pos="880"/>
              <w:tab w:val="right" w:leader="dot" w:pos="8210"/>
            </w:tabs>
            <w:rPr>
              <w:noProof/>
            </w:rPr>
          </w:pPr>
          <w:hyperlink w:anchor="_Toc149033890" w:history="1">
            <w:r w:rsidR="00580CF0" w:rsidRPr="009D7A8D">
              <w:rPr>
                <w:rStyle w:val="Hyperlink"/>
                <w:rFonts w:eastAsiaTheme="majorEastAsia"/>
                <w:noProof/>
              </w:rPr>
              <w:t>2.2</w:t>
            </w:r>
            <w:r w:rsidR="00580CF0">
              <w:rPr>
                <w:noProof/>
              </w:rPr>
              <w:tab/>
            </w:r>
            <w:r w:rsidR="00580CF0" w:rsidRPr="009D7A8D">
              <w:rPr>
                <w:rStyle w:val="Hyperlink"/>
                <w:rFonts w:eastAsiaTheme="majorEastAsia"/>
                <w:noProof/>
              </w:rPr>
              <w:t>Kelebihan dan Kekurangan Bahasa Python</w:t>
            </w:r>
            <w:r w:rsidR="00580CF0">
              <w:rPr>
                <w:noProof/>
                <w:webHidden/>
              </w:rPr>
              <w:tab/>
            </w:r>
          </w:hyperlink>
        </w:p>
        <w:p w14:paraId="0CD68CE5" w14:textId="0F52B008" w:rsidR="00580CF0" w:rsidRDefault="00932DCB">
          <w:pPr>
            <w:pStyle w:val="TOC2"/>
            <w:tabs>
              <w:tab w:val="left" w:pos="880"/>
              <w:tab w:val="right" w:leader="dot" w:pos="8210"/>
            </w:tabs>
            <w:rPr>
              <w:noProof/>
            </w:rPr>
          </w:pPr>
          <w:hyperlink w:anchor="_Toc149033891" w:history="1">
            <w:r w:rsidR="00580CF0" w:rsidRPr="009D7A8D">
              <w:rPr>
                <w:rStyle w:val="Hyperlink"/>
                <w:rFonts w:eastAsiaTheme="majorEastAsia"/>
                <w:noProof/>
              </w:rPr>
              <w:t>2.3</w:t>
            </w:r>
            <w:r w:rsidR="00580CF0">
              <w:rPr>
                <w:noProof/>
              </w:rPr>
              <w:tab/>
            </w:r>
            <w:r w:rsidR="00580CF0" w:rsidRPr="009D7A8D">
              <w:rPr>
                <w:rStyle w:val="Hyperlink"/>
                <w:rFonts w:eastAsiaTheme="majorEastAsia"/>
                <w:noProof/>
              </w:rPr>
              <w:t>Pengertian Flowchart</w:t>
            </w:r>
            <w:r w:rsidR="00580CF0">
              <w:rPr>
                <w:noProof/>
                <w:webHidden/>
              </w:rPr>
              <w:tab/>
            </w:r>
          </w:hyperlink>
        </w:p>
        <w:p w14:paraId="1DE7F56D" w14:textId="514997D5" w:rsidR="00580CF0" w:rsidRDefault="00932DCB">
          <w:pPr>
            <w:pStyle w:val="TOC1"/>
            <w:tabs>
              <w:tab w:val="left" w:pos="880"/>
              <w:tab w:val="right" w:leader="dot" w:pos="8210"/>
            </w:tabs>
            <w:rPr>
              <w:noProof/>
            </w:rPr>
          </w:pPr>
          <w:hyperlink w:anchor="_Toc149033892" w:history="1">
            <w:r w:rsidR="00580CF0" w:rsidRPr="009D7A8D">
              <w:rPr>
                <w:rStyle w:val="Hyperlink"/>
                <w:rFonts w:eastAsiaTheme="majorEastAsia"/>
                <w:noProof/>
              </w:rPr>
              <w:t>BAB III</w:t>
            </w:r>
            <w:r w:rsidR="00580CF0">
              <w:rPr>
                <w:noProof/>
              </w:rPr>
              <w:tab/>
            </w:r>
            <w:r w:rsidR="00580CF0" w:rsidRPr="009D7A8D">
              <w:rPr>
                <w:rStyle w:val="Hyperlink"/>
                <w:rFonts w:eastAsiaTheme="majorEastAsia"/>
                <w:noProof/>
              </w:rPr>
              <w:t>PERANCANGAN DAN IMPLEMENTASI</w:t>
            </w:r>
            <w:r w:rsidR="00580CF0">
              <w:rPr>
                <w:noProof/>
                <w:webHidden/>
              </w:rPr>
              <w:tab/>
            </w:r>
          </w:hyperlink>
        </w:p>
        <w:p w14:paraId="66BF0DF8" w14:textId="22D144D0" w:rsidR="00580CF0" w:rsidRDefault="00932DCB">
          <w:pPr>
            <w:pStyle w:val="TOC2"/>
            <w:tabs>
              <w:tab w:val="left" w:pos="880"/>
              <w:tab w:val="right" w:leader="dot" w:pos="8210"/>
            </w:tabs>
            <w:rPr>
              <w:noProof/>
            </w:rPr>
          </w:pPr>
          <w:hyperlink w:anchor="_Toc149033893" w:history="1">
            <w:r w:rsidR="00580CF0" w:rsidRPr="009D7A8D">
              <w:rPr>
                <w:rStyle w:val="Hyperlink"/>
                <w:rFonts w:eastAsiaTheme="majorEastAsia"/>
                <w:noProof/>
              </w:rPr>
              <w:t>3.1</w:t>
            </w:r>
            <w:r w:rsidR="00580CF0">
              <w:rPr>
                <w:noProof/>
              </w:rPr>
              <w:tab/>
            </w:r>
            <w:r w:rsidR="00580CF0" w:rsidRPr="009D7A8D">
              <w:rPr>
                <w:rStyle w:val="Hyperlink"/>
                <w:rFonts w:eastAsiaTheme="majorEastAsia"/>
                <w:noProof/>
              </w:rPr>
              <w:t>Rancangan Flowchart Aplikasi</w:t>
            </w:r>
            <w:r w:rsidR="00580CF0">
              <w:rPr>
                <w:noProof/>
                <w:webHidden/>
              </w:rPr>
              <w:tab/>
            </w:r>
          </w:hyperlink>
        </w:p>
        <w:p w14:paraId="4A87C5D9" w14:textId="2EA248D8" w:rsidR="00580CF0" w:rsidRDefault="00932DCB">
          <w:pPr>
            <w:pStyle w:val="TOC2"/>
            <w:tabs>
              <w:tab w:val="left" w:pos="880"/>
              <w:tab w:val="right" w:leader="dot" w:pos="8210"/>
            </w:tabs>
            <w:rPr>
              <w:noProof/>
            </w:rPr>
          </w:pPr>
          <w:hyperlink w:anchor="_Toc149033894" w:history="1">
            <w:r w:rsidR="00580CF0" w:rsidRPr="009D7A8D">
              <w:rPr>
                <w:rStyle w:val="Hyperlink"/>
                <w:rFonts w:eastAsiaTheme="majorEastAsia"/>
                <w:noProof/>
              </w:rPr>
              <w:t>3.2</w:t>
            </w:r>
            <w:r w:rsidR="00580CF0">
              <w:rPr>
                <w:noProof/>
              </w:rPr>
              <w:tab/>
            </w:r>
            <w:r w:rsidR="00580CF0" w:rsidRPr="009D7A8D">
              <w:rPr>
                <w:rStyle w:val="Hyperlink"/>
                <w:rFonts w:eastAsiaTheme="majorEastAsia"/>
                <w:noProof/>
              </w:rPr>
              <w:t>Tampilan Aplikasi</w:t>
            </w:r>
            <w:r w:rsidR="00580CF0">
              <w:rPr>
                <w:noProof/>
                <w:webHidden/>
              </w:rPr>
              <w:tab/>
            </w:r>
          </w:hyperlink>
        </w:p>
        <w:p w14:paraId="74F09083" w14:textId="3173481D" w:rsidR="00580CF0" w:rsidRDefault="00932DCB">
          <w:pPr>
            <w:pStyle w:val="TOC1"/>
            <w:tabs>
              <w:tab w:val="left" w:pos="880"/>
              <w:tab w:val="right" w:leader="dot" w:pos="8210"/>
            </w:tabs>
            <w:rPr>
              <w:noProof/>
            </w:rPr>
          </w:pPr>
          <w:hyperlink w:anchor="_Toc149033896" w:history="1">
            <w:r w:rsidR="00580CF0" w:rsidRPr="009D7A8D">
              <w:rPr>
                <w:rStyle w:val="Hyperlink"/>
                <w:rFonts w:eastAsiaTheme="majorEastAsia"/>
                <w:noProof/>
              </w:rPr>
              <w:t>BAB IV</w:t>
            </w:r>
            <w:r w:rsidR="00580CF0">
              <w:rPr>
                <w:noProof/>
              </w:rPr>
              <w:tab/>
            </w:r>
            <w:r w:rsidR="00580CF0" w:rsidRPr="009D7A8D">
              <w:rPr>
                <w:rStyle w:val="Hyperlink"/>
                <w:rFonts w:eastAsiaTheme="majorEastAsia"/>
                <w:noProof/>
              </w:rPr>
              <w:t>PENUTUP</w:t>
            </w:r>
            <w:r w:rsidR="00580CF0">
              <w:rPr>
                <w:noProof/>
                <w:webHidden/>
              </w:rPr>
              <w:tab/>
            </w:r>
          </w:hyperlink>
        </w:p>
        <w:p w14:paraId="4BE4EC66" w14:textId="4F45524E" w:rsidR="00580CF0" w:rsidRDefault="00932DCB">
          <w:pPr>
            <w:pStyle w:val="TOC2"/>
            <w:tabs>
              <w:tab w:val="left" w:pos="880"/>
              <w:tab w:val="right" w:leader="dot" w:pos="8210"/>
            </w:tabs>
            <w:rPr>
              <w:noProof/>
            </w:rPr>
          </w:pPr>
          <w:hyperlink w:anchor="_Toc149033897" w:history="1">
            <w:r w:rsidR="00580CF0" w:rsidRPr="009D7A8D">
              <w:rPr>
                <w:rStyle w:val="Hyperlink"/>
                <w:rFonts w:eastAsiaTheme="majorEastAsia"/>
                <w:noProof/>
              </w:rPr>
              <w:t>4.1</w:t>
            </w:r>
            <w:r w:rsidR="00580CF0">
              <w:rPr>
                <w:noProof/>
              </w:rPr>
              <w:tab/>
            </w:r>
            <w:r w:rsidR="00580CF0" w:rsidRPr="009D7A8D">
              <w:rPr>
                <w:rStyle w:val="Hyperlink"/>
                <w:rFonts w:eastAsiaTheme="majorEastAsia"/>
                <w:noProof/>
              </w:rPr>
              <w:t>Kesimpulan</w:t>
            </w:r>
            <w:r w:rsidR="00580CF0">
              <w:rPr>
                <w:noProof/>
                <w:webHidden/>
              </w:rPr>
              <w:tab/>
            </w:r>
          </w:hyperlink>
        </w:p>
        <w:p w14:paraId="284DD3CE" w14:textId="0B1C1459" w:rsidR="00580CF0" w:rsidRDefault="00932DCB">
          <w:pPr>
            <w:pStyle w:val="TOC2"/>
            <w:tabs>
              <w:tab w:val="left" w:pos="880"/>
              <w:tab w:val="right" w:leader="dot" w:pos="8210"/>
            </w:tabs>
            <w:rPr>
              <w:noProof/>
            </w:rPr>
          </w:pPr>
          <w:hyperlink w:anchor="_Toc149033898" w:history="1">
            <w:r w:rsidR="00580CF0" w:rsidRPr="009D7A8D">
              <w:rPr>
                <w:rStyle w:val="Hyperlink"/>
                <w:rFonts w:eastAsiaTheme="majorEastAsia"/>
                <w:noProof/>
              </w:rPr>
              <w:t>4.2</w:t>
            </w:r>
            <w:r w:rsidR="00580CF0">
              <w:rPr>
                <w:noProof/>
              </w:rPr>
              <w:tab/>
            </w:r>
            <w:r w:rsidR="00580CF0" w:rsidRPr="009D7A8D">
              <w:rPr>
                <w:rStyle w:val="Hyperlink"/>
                <w:rFonts w:eastAsiaTheme="majorEastAsia"/>
                <w:noProof/>
              </w:rPr>
              <w:t>Saran</w:t>
            </w:r>
            <w:r w:rsidR="00580CF0">
              <w:rPr>
                <w:noProof/>
                <w:webHidden/>
              </w:rPr>
              <w:tab/>
            </w:r>
          </w:hyperlink>
        </w:p>
        <w:p w14:paraId="5D2FBC28" w14:textId="77777777" w:rsidR="00D43E3F" w:rsidRDefault="00580CF0">
          <w:pPr>
            <w:rPr>
              <w:b/>
              <w:bCs/>
              <w:noProof/>
            </w:rPr>
          </w:pPr>
          <w:r>
            <w:rPr>
              <w:b/>
              <w:bCs/>
              <w:noProof/>
            </w:rPr>
            <w:fldChar w:fldCharType="end"/>
          </w:r>
        </w:p>
      </w:sdtContent>
    </w:sdt>
    <w:p w14:paraId="4B5D669D" w14:textId="0ABBAEDB" w:rsidR="00084C8B" w:rsidRPr="00D43E3F" w:rsidRDefault="004E4F6B">
      <w:r>
        <w:br w:type="page"/>
      </w:r>
    </w:p>
    <w:p w14:paraId="59367E02" w14:textId="2B65C083" w:rsidR="00084C8B" w:rsidRPr="00AC0BA0" w:rsidRDefault="004E4F6B" w:rsidP="00FF3D66">
      <w:pPr>
        <w:pStyle w:val="Heading1"/>
        <w:numPr>
          <w:ilvl w:val="0"/>
          <w:numId w:val="0"/>
        </w:numPr>
        <w:rPr>
          <w:sz w:val="36"/>
          <w:szCs w:val="40"/>
        </w:rPr>
      </w:pPr>
      <w:bookmarkStart w:id="3" w:name="_Toc149033883"/>
      <w:r w:rsidRPr="00AC0BA0">
        <w:rPr>
          <w:sz w:val="36"/>
          <w:szCs w:val="40"/>
        </w:rPr>
        <w:lastRenderedPageBreak/>
        <w:t>DAFTAR SIMBOL</w:t>
      </w:r>
      <w:bookmarkEnd w:id="3"/>
      <w:r w:rsidR="006D63F7">
        <w:rPr>
          <w:sz w:val="36"/>
          <w:szCs w:val="40"/>
        </w:rPr>
        <w:t xml:space="preserve"> FLOWCHART</w:t>
      </w:r>
    </w:p>
    <w:tbl>
      <w:tblPr>
        <w:tblStyle w:val="TableGrid"/>
        <w:tblpPr w:leftFromText="180" w:rightFromText="180" w:horzAnchor="margin" w:tblpY="855"/>
        <w:tblW w:w="0" w:type="auto"/>
        <w:tblLook w:val="04A0" w:firstRow="1" w:lastRow="0" w:firstColumn="1" w:lastColumn="0" w:noHBand="0" w:noVBand="1"/>
      </w:tblPr>
      <w:tblGrid>
        <w:gridCol w:w="2830"/>
        <w:gridCol w:w="4962"/>
      </w:tblGrid>
      <w:tr w:rsidR="004C0C05" w:rsidRPr="0098150D" w14:paraId="52A222F0" w14:textId="77777777" w:rsidTr="00693F06">
        <w:trPr>
          <w:trHeight w:val="1550"/>
        </w:trPr>
        <w:tc>
          <w:tcPr>
            <w:tcW w:w="2830" w:type="dxa"/>
          </w:tcPr>
          <w:p w14:paraId="7B1F459A" w14:textId="77777777" w:rsidR="004C0C05" w:rsidRDefault="004C0C05" w:rsidP="00693F06">
            <w:pPr>
              <w:jc w:val="center"/>
            </w:pPr>
            <w:r>
              <w:rPr>
                <w:noProof/>
              </w:rPr>
              <w:drawing>
                <wp:inline distT="0" distB="0" distL="0" distR="0" wp14:anchorId="2813F31C" wp14:editId="206246CD">
                  <wp:extent cx="1562100" cy="1065068"/>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a:extLst>
                              <a:ext uri="{28A0092B-C50C-407E-A947-70E740481C1C}">
                                <a14:useLocalDpi xmlns:a14="http://schemas.microsoft.com/office/drawing/2010/main" val="0"/>
                              </a:ext>
                            </a:extLst>
                          </a:blip>
                          <a:stretch>
                            <a:fillRect/>
                          </a:stretch>
                        </pic:blipFill>
                        <pic:spPr>
                          <a:xfrm>
                            <a:off x="0" y="0"/>
                            <a:ext cx="1586505" cy="1081708"/>
                          </a:xfrm>
                          <a:prstGeom prst="rect">
                            <a:avLst/>
                          </a:prstGeom>
                        </pic:spPr>
                      </pic:pic>
                    </a:graphicData>
                  </a:graphic>
                </wp:inline>
              </w:drawing>
            </w:r>
          </w:p>
        </w:tc>
        <w:tc>
          <w:tcPr>
            <w:tcW w:w="4962" w:type="dxa"/>
          </w:tcPr>
          <w:p w14:paraId="79BE20A6" w14:textId="77777777" w:rsidR="004C0C05" w:rsidRPr="0098150D" w:rsidRDefault="004C0C05" w:rsidP="00693F06">
            <w:pPr>
              <w:rPr>
                <w:b/>
                <w:bCs/>
                <w:sz w:val="28"/>
                <w:szCs w:val="28"/>
              </w:rPr>
            </w:pPr>
            <w:r w:rsidRPr="0098150D">
              <w:rPr>
                <w:b/>
                <w:bCs/>
                <w:sz w:val="28"/>
                <w:szCs w:val="28"/>
              </w:rPr>
              <w:t>Flow Direction Simbol</w:t>
            </w:r>
          </w:p>
          <w:p w14:paraId="0DF77C50" w14:textId="77777777" w:rsidR="004C0C05" w:rsidRPr="0098150D" w:rsidRDefault="004C0C05" w:rsidP="00693F06">
            <w:pPr>
              <w:rPr>
                <w:sz w:val="28"/>
                <w:szCs w:val="28"/>
              </w:rPr>
            </w:pPr>
            <w:r w:rsidRPr="0098150D">
              <w:rPr>
                <w:sz w:val="28"/>
                <w:szCs w:val="28"/>
              </w:rPr>
              <w:t>Yaitu symbol yang digunakan untuk menghubungkan antara symbol yang satu dengan simbol yang lain.</w:t>
            </w:r>
          </w:p>
          <w:p w14:paraId="6A68D437" w14:textId="77777777" w:rsidR="004C0C05" w:rsidRPr="0098150D" w:rsidRDefault="004C0C05" w:rsidP="00693F06">
            <w:pPr>
              <w:rPr>
                <w:sz w:val="28"/>
                <w:szCs w:val="28"/>
              </w:rPr>
            </w:pPr>
            <w:r w:rsidRPr="0098150D">
              <w:rPr>
                <w:sz w:val="28"/>
                <w:szCs w:val="28"/>
              </w:rPr>
              <w:t>Simbol ini disebut juga connecting line.</w:t>
            </w:r>
          </w:p>
        </w:tc>
      </w:tr>
      <w:tr w:rsidR="004C0C05" w:rsidRPr="0098150D" w14:paraId="58CE6F32" w14:textId="77777777" w:rsidTr="00693F06">
        <w:trPr>
          <w:trHeight w:val="1543"/>
        </w:trPr>
        <w:tc>
          <w:tcPr>
            <w:tcW w:w="2830" w:type="dxa"/>
          </w:tcPr>
          <w:p w14:paraId="31232CAD" w14:textId="3EF1619F" w:rsidR="004C0C05" w:rsidRDefault="004C0C05" w:rsidP="00693F06">
            <w:pPr>
              <w:jc w:val="center"/>
            </w:pPr>
            <w:r>
              <w:rPr>
                <w:noProof/>
              </w:rPr>
              <w:drawing>
                <wp:inline distT="0" distB="0" distL="0" distR="0" wp14:anchorId="4D3AD8EB" wp14:editId="0AF3713B">
                  <wp:extent cx="1404860" cy="962025"/>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1">
                            <a:extLst>
                              <a:ext uri="{28A0092B-C50C-407E-A947-70E740481C1C}">
                                <a14:useLocalDpi xmlns:a14="http://schemas.microsoft.com/office/drawing/2010/main" val="0"/>
                              </a:ext>
                            </a:extLst>
                          </a:blip>
                          <a:stretch>
                            <a:fillRect/>
                          </a:stretch>
                        </pic:blipFill>
                        <pic:spPr>
                          <a:xfrm>
                            <a:off x="0" y="0"/>
                            <a:ext cx="1416204" cy="969793"/>
                          </a:xfrm>
                          <a:prstGeom prst="rect">
                            <a:avLst/>
                          </a:prstGeom>
                        </pic:spPr>
                      </pic:pic>
                    </a:graphicData>
                  </a:graphic>
                </wp:inline>
              </w:drawing>
            </w:r>
          </w:p>
        </w:tc>
        <w:tc>
          <w:tcPr>
            <w:tcW w:w="4962" w:type="dxa"/>
          </w:tcPr>
          <w:p w14:paraId="2D75BA5F" w14:textId="77777777" w:rsidR="004C0C05" w:rsidRPr="0098150D" w:rsidRDefault="004C0C05" w:rsidP="00693F06">
            <w:pPr>
              <w:rPr>
                <w:b/>
                <w:bCs/>
                <w:sz w:val="28"/>
                <w:szCs w:val="28"/>
              </w:rPr>
            </w:pPr>
            <w:r w:rsidRPr="0098150D">
              <w:rPr>
                <w:b/>
                <w:bCs/>
                <w:sz w:val="28"/>
                <w:szCs w:val="28"/>
              </w:rPr>
              <w:t>Terminator Symbol</w:t>
            </w:r>
          </w:p>
          <w:p w14:paraId="187B99F8" w14:textId="77777777" w:rsidR="004C0C05" w:rsidRPr="0098150D" w:rsidRDefault="004C0C05" w:rsidP="00693F06">
            <w:pPr>
              <w:rPr>
                <w:sz w:val="28"/>
                <w:szCs w:val="28"/>
              </w:rPr>
            </w:pPr>
            <w:r w:rsidRPr="0098150D">
              <w:rPr>
                <w:sz w:val="28"/>
                <w:szCs w:val="28"/>
              </w:rPr>
              <w:t>Yaitu simbol untuk permulaan (start) atau akhir(stop) dari suatu kegiatan.</w:t>
            </w:r>
          </w:p>
        </w:tc>
      </w:tr>
      <w:tr w:rsidR="004C0C05" w:rsidRPr="0098150D" w14:paraId="51F2D14A" w14:textId="77777777" w:rsidTr="00693F06">
        <w:trPr>
          <w:trHeight w:val="1550"/>
        </w:trPr>
        <w:tc>
          <w:tcPr>
            <w:tcW w:w="2830" w:type="dxa"/>
          </w:tcPr>
          <w:p w14:paraId="028CC289" w14:textId="77777777" w:rsidR="004C0C05" w:rsidRDefault="004C0C05" w:rsidP="00693F06">
            <w:pPr>
              <w:jc w:val="center"/>
            </w:pPr>
            <w:r>
              <w:rPr>
                <w:noProof/>
              </w:rPr>
              <w:drawing>
                <wp:inline distT="0" distB="0" distL="0" distR="0" wp14:anchorId="3ED521C2" wp14:editId="117CE7BF">
                  <wp:extent cx="1375117" cy="9715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2">
                            <a:extLst>
                              <a:ext uri="{28A0092B-C50C-407E-A947-70E740481C1C}">
                                <a14:useLocalDpi xmlns:a14="http://schemas.microsoft.com/office/drawing/2010/main" val="0"/>
                              </a:ext>
                            </a:extLst>
                          </a:blip>
                          <a:stretch>
                            <a:fillRect/>
                          </a:stretch>
                        </pic:blipFill>
                        <pic:spPr>
                          <a:xfrm>
                            <a:off x="0" y="0"/>
                            <a:ext cx="1381958" cy="976383"/>
                          </a:xfrm>
                          <a:prstGeom prst="rect">
                            <a:avLst/>
                          </a:prstGeom>
                        </pic:spPr>
                      </pic:pic>
                    </a:graphicData>
                  </a:graphic>
                </wp:inline>
              </w:drawing>
            </w:r>
          </w:p>
        </w:tc>
        <w:tc>
          <w:tcPr>
            <w:tcW w:w="4962" w:type="dxa"/>
          </w:tcPr>
          <w:p w14:paraId="6D0FAE6D" w14:textId="77777777" w:rsidR="004C0C05" w:rsidRPr="0098150D" w:rsidRDefault="004C0C05" w:rsidP="00693F06">
            <w:pPr>
              <w:rPr>
                <w:b/>
                <w:bCs/>
                <w:sz w:val="28"/>
                <w:szCs w:val="28"/>
              </w:rPr>
            </w:pPr>
            <w:r w:rsidRPr="0098150D">
              <w:rPr>
                <w:b/>
                <w:bCs/>
                <w:sz w:val="28"/>
                <w:szCs w:val="28"/>
              </w:rPr>
              <w:t>Connector Symbol</w:t>
            </w:r>
          </w:p>
          <w:p w14:paraId="0DA36F55" w14:textId="77777777" w:rsidR="004C0C05" w:rsidRPr="0098150D" w:rsidRDefault="004C0C05" w:rsidP="00693F06">
            <w:pPr>
              <w:rPr>
                <w:sz w:val="28"/>
                <w:szCs w:val="28"/>
              </w:rPr>
            </w:pPr>
            <w:r w:rsidRPr="0098150D">
              <w:rPr>
                <w:sz w:val="28"/>
                <w:szCs w:val="28"/>
              </w:rPr>
              <w:t>Yaitu simbol untuk keluar-masuk atau penyambungan proses dalam lembar halaman atau halaman yang sama.</w:t>
            </w:r>
          </w:p>
        </w:tc>
      </w:tr>
      <w:tr w:rsidR="004C0C05" w:rsidRPr="0098150D" w14:paraId="25DEC37F" w14:textId="77777777" w:rsidTr="00693F06">
        <w:trPr>
          <w:trHeight w:val="1403"/>
        </w:trPr>
        <w:tc>
          <w:tcPr>
            <w:tcW w:w="2830" w:type="dxa"/>
          </w:tcPr>
          <w:p w14:paraId="6B53F3AC" w14:textId="77777777" w:rsidR="004C0C05" w:rsidRDefault="004C0C05" w:rsidP="00693F06">
            <w:pPr>
              <w:jc w:val="center"/>
            </w:pPr>
            <w:r>
              <w:rPr>
                <w:noProof/>
              </w:rPr>
              <w:drawing>
                <wp:inline distT="0" distB="0" distL="0" distR="0" wp14:anchorId="7FD33CCF" wp14:editId="65D0DAC4">
                  <wp:extent cx="1160147" cy="866775"/>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3">
                            <a:extLst>
                              <a:ext uri="{28A0092B-C50C-407E-A947-70E740481C1C}">
                                <a14:useLocalDpi xmlns:a14="http://schemas.microsoft.com/office/drawing/2010/main" val="0"/>
                              </a:ext>
                            </a:extLst>
                          </a:blip>
                          <a:stretch>
                            <a:fillRect/>
                          </a:stretch>
                        </pic:blipFill>
                        <pic:spPr>
                          <a:xfrm>
                            <a:off x="0" y="0"/>
                            <a:ext cx="1166898" cy="871819"/>
                          </a:xfrm>
                          <a:prstGeom prst="rect">
                            <a:avLst/>
                          </a:prstGeom>
                        </pic:spPr>
                      </pic:pic>
                    </a:graphicData>
                  </a:graphic>
                </wp:inline>
              </w:drawing>
            </w:r>
          </w:p>
        </w:tc>
        <w:tc>
          <w:tcPr>
            <w:tcW w:w="4962" w:type="dxa"/>
          </w:tcPr>
          <w:p w14:paraId="0EB80DFD" w14:textId="77777777" w:rsidR="004C0C05" w:rsidRPr="0098150D" w:rsidRDefault="004C0C05" w:rsidP="00693F06">
            <w:pPr>
              <w:rPr>
                <w:b/>
                <w:bCs/>
                <w:sz w:val="28"/>
                <w:szCs w:val="28"/>
              </w:rPr>
            </w:pPr>
            <w:r w:rsidRPr="0098150D">
              <w:rPr>
                <w:b/>
                <w:bCs/>
                <w:sz w:val="28"/>
                <w:szCs w:val="28"/>
              </w:rPr>
              <w:t>Connector Symbol</w:t>
            </w:r>
          </w:p>
          <w:p w14:paraId="45FD6A2B" w14:textId="77777777" w:rsidR="004C0C05" w:rsidRPr="0098150D" w:rsidRDefault="004C0C05" w:rsidP="00693F06">
            <w:pPr>
              <w:rPr>
                <w:sz w:val="28"/>
                <w:szCs w:val="28"/>
              </w:rPr>
            </w:pPr>
            <w:r w:rsidRPr="0098150D">
              <w:rPr>
                <w:sz w:val="28"/>
                <w:szCs w:val="28"/>
              </w:rPr>
              <w:t>Yaitu simbol untuk keluar-masuk atau penyambungan proses pada lembar atau halaman yang berbeda.</w:t>
            </w:r>
          </w:p>
        </w:tc>
      </w:tr>
      <w:tr w:rsidR="004C0C05" w14:paraId="3814A1F5" w14:textId="77777777" w:rsidTr="00693F06">
        <w:trPr>
          <w:trHeight w:val="1267"/>
        </w:trPr>
        <w:tc>
          <w:tcPr>
            <w:tcW w:w="2830" w:type="dxa"/>
          </w:tcPr>
          <w:p w14:paraId="6DFEAABD" w14:textId="77777777" w:rsidR="004C0C05" w:rsidRDefault="004C0C05" w:rsidP="00693F06">
            <w:pPr>
              <w:jc w:val="center"/>
            </w:pPr>
            <w:r>
              <w:rPr>
                <w:noProof/>
              </w:rPr>
              <w:drawing>
                <wp:inline distT="0" distB="0" distL="0" distR="0" wp14:anchorId="18657DED" wp14:editId="089CB615">
                  <wp:extent cx="1194529" cy="809625"/>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4">
                            <a:extLst>
                              <a:ext uri="{28A0092B-C50C-407E-A947-70E740481C1C}">
                                <a14:useLocalDpi xmlns:a14="http://schemas.microsoft.com/office/drawing/2010/main" val="0"/>
                              </a:ext>
                            </a:extLst>
                          </a:blip>
                          <a:stretch>
                            <a:fillRect/>
                          </a:stretch>
                        </pic:blipFill>
                        <pic:spPr>
                          <a:xfrm>
                            <a:off x="0" y="0"/>
                            <a:ext cx="1199149" cy="812757"/>
                          </a:xfrm>
                          <a:prstGeom prst="rect">
                            <a:avLst/>
                          </a:prstGeom>
                        </pic:spPr>
                      </pic:pic>
                    </a:graphicData>
                  </a:graphic>
                </wp:inline>
              </w:drawing>
            </w:r>
          </w:p>
        </w:tc>
        <w:tc>
          <w:tcPr>
            <w:tcW w:w="4962" w:type="dxa"/>
          </w:tcPr>
          <w:p w14:paraId="5DE8F910" w14:textId="77777777" w:rsidR="004C0C05" w:rsidRPr="00E533B6" w:rsidRDefault="004C0C05" w:rsidP="00693F06">
            <w:pPr>
              <w:rPr>
                <w:b/>
                <w:bCs/>
                <w:sz w:val="28"/>
                <w:szCs w:val="28"/>
              </w:rPr>
            </w:pPr>
            <w:r w:rsidRPr="00E533B6">
              <w:rPr>
                <w:b/>
                <w:bCs/>
                <w:sz w:val="28"/>
                <w:szCs w:val="28"/>
              </w:rPr>
              <w:t>Processing Symbol</w:t>
            </w:r>
          </w:p>
          <w:p w14:paraId="4DA7C3F0" w14:textId="77777777" w:rsidR="004C0C05" w:rsidRDefault="004C0C05" w:rsidP="00693F06">
            <w:r w:rsidRPr="00E533B6">
              <w:rPr>
                <w:sz w:val="28"/>
                <w:szCs w:val="28"/>
              </w:rPr>
              <w:t>Simbol yang menunjukan pengolahan yang dilakukan oleh computer.</w:t>
            </w:r>
          </w:p>
        </w:tc>
      </w:tr>
      <w:tr w:rsidR="004C0C05" w:rsidRPr="00083DD7" w14:paraId="4C482886" w14:textId="77777777" w:rsidTr="00693F06">
        <w:trPr>
          <w:trHeight w:val="1271"/>
        </w:trPr>
        <w:tc>
          <w:tcPr>
            <w:tcW w:w="2830" w:type="dxa"/>
          </w:tcPr>
          <w:p w14:paraId="0A9610B2" w14:textId="77777777" w:rsidR="004C0C05" w:rsidRDefault="004C0C05" w:rsidP="00693F06">
            <w:pPr>
              <w:jc w:val="center"/>
            </w:pPr>
            <w:r>
              <w:rPr>
                <w:noProof/>
              </w:rPr>
              <w:drawing>
                <wp:inline distT="0" distB="0" distL="0" distR="0" wp14:anchorId="7F01F3F4" wp14:editId="08F8DDEA">
                  <wp:extent cx="1142568" cy="866775"/>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5">
                            <a:extLst>
                              <a:ext uri="{28A0092B-C50C-407E-A947-70E740481C1C}">
                                <a14:useLocalDpi xmlns:a14="http://schemas.microsoft.com/office/drawing/2010/main" val="0"/>
                              </a:ext>
                            </a:extLst>
                          </a:blip>
                          <a:stretch>
                            <a:fillRect/>
                          </a:stretch>
                        </pic:blipFill>
                        <pic:spPr>
                          <a:xfrm>
                            <a:off x="0" y="0"/>
                            <a:ext cx="1156574" cy="877401"/>
                          </a:xfrm>
                          <a:prstGeom prst="rect">
                            <a:avLst/>
                          </a:prstGeom>
                        </pic:spPr>
                      </pic:pic>
                    </a:graphicData>
                  </a:graphic>
                </wp:inline>
              </w:drawing>
            </w:r>
          </w:p>
        </w:tc>
        <w:tc>
          <w:tcPr>
            <w:tcW w:w="4962" w:type="dxa"/>
          </w:tcPr>
          <w:p w14:paraId="3A0B243A" w14:textId="77777777" w:rsidR="004C0C05" w:rsidRPr="00083DD7" w:rsidRDefault="004C0C05" w:rsidP="00693F06">
            <w:pPr>
              <w:rPr>
                <w:b/>
                <w:bCs/>
                <w:sz w:val="28"/>
                <w:szCs w:val="28"/>
              </w:rPr>
            </w:pPr>
            <w:r w:rsidRPr="00083DD7">
              <w:rPr>
                <w:b/>
                <w:bCs/>
                <w:sz w:val="28"/>
                <w:szCs w:val="28"/>
              </w:rPr>
              <w:t>Symbol Manual Operation</w:t>
            </w:r>
          </w:p>
          <w:p w14:paraId="58799B50" w14:textId="77777777" w:rsidR="004C0C05" w:rsidRPr="00083DD7" w:rsidRDefault="004C0C05" w:rsidP="00693F06">
            <w:r w:rsidRPr="00083DD7">
              <w:rPr>
                <w:sz w:val="28"/>
                <w:szCs w:val="28"/>
              </w:rPr>
              <w:t>Simbol yang menunjukan pengolahan yang tidak dilakukan oleh computer.</w:t>
            </w:r>
          </w:p>
        </w:tc>
      </w:tr>
      <w:tr w:rsidR="004C0C05" w:rsidRPr="00083DD7" w14:paraId="2ED8A334" w14:textId="77777777" w:rsidTr="00693F06">
        <w:trPr>
          <w:trHeight w:val="1117"/>
        </w:trPr>
        <w:tc>
          <w:tcPr>
            <w:tcW w:w="2830" w:type="dxa"/>
          </w:tcPr>
          <w:p w14:paraId="07477C11" w14:textId="2A15EA63" w:rsidR="004C0C05" w:rsidRDefault="004C0C05" w:rsidP="00693F06">
            <w:pPr>
              <w:jc w:val="center"/>
            </w:pPr>
            <w:r>
              <w:rPr>
                <w:noProof/>
              </w:rPr>
              <w:drawing>
                <wp:inline distT="0" distB="0" distL="0" distR="0" wp14:anchorId="25CDA2E5" wp14:editId="3C8204A8">
                  <wp:extent cx="809625" cy="67326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6">
                            <a:extLst>
                              <a:ext uri="{28A0092B-C50C-407E-A947-70E740481C1C}">
                                <a14:useLocalDpi xmlns:a14="http://schemas.microsoft.com/office/drawing/2010/main" val="0"/>
                              </a:ext>
                            </a:extLst>
                          </a:blip>
                          <a:stretch>
                            <a:fillRect/>
                          </a:stretch>
                        </pic:blipFill>
                        <pic:spPr>
                          <a:xfrm>
                            <a:off x="0" y="0"/>
                            <a:ext cx="819904" cy="681815"/>
                          </a:xfrm>
                          <a:prstGeom prst="rect">
                            <a:avLst/>
                          </a:prstGeom>
                        </pic:spPr>
                      </pic:pic>
                    </a:graphicData>
                  </a:graphic>
                </wp:inline>
              </w:drawing>
            </w:r>
          </w:p>
        </w:tc>
        <w:tc>
          <w:tcPr>
            <w:tcW w:w="4962" w:type="dxa"/>
          </w:tcPr>
          <w:p w14:paraId="5C6F546B" w14:textId="77777777" w:rsidR="004C0C05" w:rsidRDefault="004C0C05" w:rsidP="00693F06">
            <w:pPr>
              <w:rPr>
                <w:b/>
                <w:bCs/>
                <w:sz w:val="28"/>
                <w:szCs w:val="28"/>
              </w:rPr>
            </w:pPr>
            <w:r w:rsidRPr="00083DD7">
              <w:rPr>
                <w:b/>
                <w:bCs/>
                <w:sz w:val="28"/>
                <w:szCs w:val="28"/>
              </w:rPr>
              <w:t>Symbol Decision</w:t>
            </w:r>
          </w:p>
          <w:p w14:paraId="36066836" w14:textId="77777777" w:rsidR="004C0C05" w:rsidRPr="00083DD7" w:rsidRDefault="004C0C05" w:rsidP="00693F06">
            <w:pPr>
              <w:rPr>
                <w:sz w:val="28"/>
                <w:szCs w:val="28"/>
              </w:rPr>
            </w:pPr>
            <w:r>
              <w:rPr>
                <w:sz w:val="28"/>
                <w:szCs w:val="28"/>
              </w:rPr>
              <w:t>Simbol pemilihan proses berdasarkan kondisi yang ada.</w:t>
            </w:r>
          </w:p>
        </w:tc>
      </w:tr>
      <w:tr w:rsidR="004C0C05" w:rsidRPr="006C0B19" w14:paraId="4267EDA0" w14:textId="77777777" w:rsidTr="00693F06">
        <w:trPr>
          <w:trHeight w:val="1419"/>
        </w:trPr>
        <w:tc>
          <w:tcPr>
            <w:tcW w:w="2830" w:type="dxa"/>
          </w:tcPr>
          <w:p w14:paraId="47F9D596" w14:textId="77777777" w:rsidR="004C0C05" w:rsidRDefault="004C0C05" w:rsidP="00693F06">
            <w:pPr>
              <w:jc w:val="center"/>
            </w:pPr>
            <w:r>
              <w:rPr>
                <w:noProof/>
              </w:rPr>
              <w:drawing>
                <wp:inline distT="0" distB="0" distL="0" distR="0" wp14:anchorId="7DD7933D" wp14:editId="523892EE">
                  <wp:extent cx="1367559" cy="876300"/>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7">
                            <a:extLst>
                              <a:ext uri="{28A0092B-C50C-407E-A947-70E740481C1C}">
                                <a14:useLocalDpi xmlns:a14="http://schemas.microsoft.com/office/drawing/2010/main" val="0"/>
                              </a:ext>
                            </a:extLst>
                          </a:blip>
                          <a:stretch>
                            <a:fillRect/>
                          </a:stretch>
                        </pic:blipFill>
                        <pic:spPr>
                          <a:xfrm>
                            <a:off x="0" y="0"/>
                            <a:ext cx="1379595" cy="884012"/>
                          </a:xfrm>
                          <a:prstGeom prst="rect">
                            <a:avLst/>
                          </a:prstGeom>
                        </pic:spPr>
                      </pic:pic>
                    </a:graphicData>
                  </a:graphic>
                </wp:inline>
              </w:drawing>
            </w:r>
          </w:p>
        </w:tc>
        <w:tc>
          <w:tcPr>
            <w:tcW w:w="4962" w:type="dxa"/>
          </w:tcPr>
          <w:p w14:paraId="5683B136" w14:textId="77777777" w:rsidR="004C0C05" w:rsidRDefault="004C0C05" w:rsidP="00693F06">
            <w:pPr>
              <w:rPr>
                <w:b/>
                <w:bCs/>
                <w:sz w:val="28"/>
                <w:szCs w:val="28"/>
              </w:rPr>
            </w:pPr>
            <w:r w:rsidRPr="006C0B19">
              <w:rPr>
                <w:b/>
                <w:bCs/>
                <w:sz w:val="28"/>
                <w:szCs w:val="28"/>
              </w:rPr>
              <w:t>Symbol Input-Output</w:t>
            </w:r>
          </w:p>
          <w:p w14:paraId="153236AB" w14:textId="77777777" w:rsidR="004C0C05" w:rsidRPr="006C0B19" w:rsidRDefault="004C0C05" w:rsidP="00693F06">
            <w:pPr>
              <w:rPr>
                <w:sz w:val="28"/>
                <w:szCs w:val="28"/>
              </w:rPr>
            </w:pPr>
            <w:r w:rsidRPr="006C0B19">
              <w:rPr>
                <w:sz w:val="28"/>
                <w:szCs w:val="28"/>
              </w:rPr>
              <w:t>Simbol yang menyatakan proses input dan output tanpa tergantung dengan jenis peralatan nya.</w:t>
            </w:r>
          </w:p>
        </w:tc>
      </w:tr>
    </w:tbl>
    <w:tbl>
      <w:tblPr>
        <w:tblStyle w:val="TableGrid"/>
        <w:tblW w:w="0" w:type="auto"/>
        <w:tblLook w:val="04A0" w:firstRow="1" w:lastRow="0" w:firstColumn="1" w:lastColumn="0" w:noHBand="0" w:noVBand="1"/>
      </w:tblPr>
      <w:tblGrid>
        <w:gridCol w:w="2796"/>
        <w:gridCol w:w="4961"/>
      </w:tblGrid>
      <w:tr w:rsidR="004C0C05" w14:paraId="796E297E" w14:textId="77777777" w:rsidTr="00693F06">
        <w:trPr>
          <w:trHeight w:val="1266"/>
        </w:trPr>
        <w:tc>
          <w:tcPr>
            <w:tcW w:w="2796" w:type="dxa"/>
          </w:tcPr>
          <w:p w14:paraId="0A203A52" w14:textId="77777777" w:rsidR="004C0C05" w:rsidRDefault="004C0C05" w:rsidP="00693F06">
            <w:pPr>
              <w:jc w:val="center"/>
            </w:pPr>
            <w:r>
              <w:rPr>
                <w:noProof/>
              </w:rPr>
              <w:lastRenderedPageBreak/>
              <w:drawing>
                <wp:inline distT="0" distB="0" distL="0" distR="0" wp14:anchorId="3B4CD833" wp14:editId="0E0EF851">
                  <wp:extent cx="1401445" cy="948036"/>
                  <wp:effectExtent l="0" t="0" r="8255"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1425345" cy="964204"/>
                          </a:xfrm>
                          <a:prstGeom prst="rect">
                            <a:avLst/>
                          </a:prstGeom>
                        </pic:spPr>
                      </pic:pic>
                    </a:graphicData>
                  </a:graphic>
                </wp:inline>
              </w:drawing>
            </w:r>
          </w:p>
        </w:tc>
        <w:tc>
          <w:tcPr>
            <w:tcW w:w="4961" w:type="dxa"/>
          </w:tcPr>
          <w:p w14:paraId="116A0AFF" w14:textId="77777777" w:rsidR="004C0C05" w:rsidRDefault="004C0C05" w:rsidP="00693F06">
            <w:pPr>
              <w:rPr>
                <w:b/>
                <w:bCs/>
                <w:sz w:val="28"/>
                <w:szCs w:val="28"/>
              </w:rPr>
            </w:pPr>
            <w:r w:rsidRPr="001B5972">
              <w:rPr>
                <w:b/>
                <w:bCs/>
                <w:sz w:val="28"/>
                <w:szCs w:val="28"/>
              </w:rPr>
              <w:t>Simbol Manual Input</w:t>
            </w:r>
          </w:p>
          <w:p w14:paraId="2C349CC0" w14:textId="77777777" w:rsidR="004C0C05" w:rsidRPr="00FC2A3F" w:rsidRDefault="004C0C05" w:rsidP="00693F06">
            <w:pPr>
              <w:rPr>
                <w:sz w:val="28"/>
                <w:szCs w:val="28"/>
              </w:rPr>
            </w:pPr>
            <w:r>
              <w:rPr>
                <w:sz w:val="28"/>
                <w:szCs w:val="28"/>
              </w:rPr>
              <w:t>Simbol untuk pemasukan data secara manual on-line keyboard.</w:t>
            </w:r>
          </w:p>
        </w:tc>
      </w:tr>
      <w:tr w:rsidR="004C0C05" w14:paraId="30916720" w14:textId="77777777" w:rsidTr="00693F06">
        <w:trPr>
          <w:trHeight w:val="1270"/>
        </w:trPr>
        <w:tc>
          <w:tcPr>
            <w:tcW w:w="2796" w:type="dxa"/>
          </w:tcPr>
          <w:p w14:paraId="123ACC60" w14:textId="77777777" w:rsidR="004C0C05" w:rsidRDefault="004C0C05" w:rsidP="00693F06">
            <w:pPr>
              <w:jc w:val="center"/>
            </w:pPr>
            <w:r>
              <w:rPr>
                <w:noProof/>
              </w:rPr>
              <w:drawing>
                <wp:inline distT="0" distB="0" distL="0" distR="0" wp14:anchorId="6F590275" wp14:editId="44C023D6">
                  <wp:extent cx="1630209" cy="1076325"/>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a:extLst>
                              <a:ext uri="{28A0092B-C50C-407E-A947-70E740481C1C}">
                                <a14:useLocalDpi xmlns:a14="http://schemas.microsoft.com/office/drawing/2010/main" val="0"/>
                              </a:ext>
                            </a:extLst>
                          </a:blip>
                          <a:stretch>
                            <a:fillRect/>
                          </a:stretch>
                        </pic:blipFill>
                        <pic:spPr>
                          <a:xfrm>
                            <a:off x="0" y="0"/>
                            <a:ext cx="1668252" cy="1101442"/>
                          </a:xfrm>
                          <a:prstGeom prst="rect">
                            <a:avLst/>
                          </a:prstGeom>
                        </pic:spPr>
                      </pic:pic>
                    </a:graphicData>
                  </a:graphic>
                </wp:inline>
              </w:drawing>
            </w:r>
          </w:p>
        </w:tc>
        <w:tc>
          <w:tcPr>
            <w:tcW w:w="4961" w:type="dxa"/>
          </w:tcPr>
          <w:p w14:paraId="74BF2D41" w14:textId="77777777" w:rsidR="004C0C05" w:rsidRDefault="004C0C05" w:rsidP="00693F06">
            <w:pPr>
              <w:rPr>
                <w:b/>
                <w:bCs/>
                <w:sz w:val="28"/>
                <w:szCs w:val="28"/>
              </w:rPr>
            </w:pPr>
            <w:r>
              <w:rPr>
                <w:b/>
                <w:bCs/>
                <w:sz w:val="28"/>
                <w:szCs w:val="28"/>
              </w:rPr>
              <w:t>Simbol Preparation</w:t>
            </w:r>
          </w:p>
          <w:p w14:paraId="65380129" w14:textId="77777777" w:rsidR="004C0C05" w:rsidRPr="00DB4971" w:rsidRDefault="004C0C05" w:rsidP="00693F06">
            <w:pPr>
              <w:rPr>
                <w:sz w:val="28"/>
                <w:szCs w:val="28"/>
              </w:rPr>
            </w:pPr>
            <w:r>
              <w:rPr>
                <w:sz w:val="28"/>
                <w:szCs w:val="28"/>
              </w:rPr>
              <w:t>Simbol untuk mempersiapkan penyimpanan yang akan digunakan sebagai tempat pengolahan di dalam storage.</w:t>
            </w:r>
          </w:p>
        </w:tc>
      </w:tr>
      <w:tr w:rsidR="004C0C05" w14:paraId="27E8B745" w14:textId="77777777" w:rsidTr="00693F06">
        <w:trPr>
          <w:trHeight w:val="1273"/>
        </w:trPr>
        <w:tc>
          <w:tcPr>
            <w:tcW w:w="2796" w:type="dxa"/>
          </w:tcPr>
          <w:p w14:paraId="552DF94F" w14:textId="77777777" w:rsidR="004C0C05" w:rsidRDefault="004C0C05" w:rsidP="00693F06">
            <w:pPr>
              <w:jc w:val="center"/>
            </w:pPr>
            <w:r>
              <w:rPr>
                <w:noProof/>
              </w:rPr>
              <w:drawing>
                <wp:inline distT="0" distB="0" distL="0" distR="0" wp14:anchorId="1A2BA0C9" wp14:editId="16C402E8">
                  <wp:extent cx="1411135" cy="10001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0">
                            <a:extLst>
                              <a:ext uri="{28A0092B-C50C-407E-A947-70E740481C1C}">
                                <a14:useLocalDpi xmlns:a14="http://schemas.microsoft.com/office/drawing/2010/main" val="0"/>
                              </a:ext>
                            </a:extLst>
                          </a:blip>
                          <a:stretch>
                            <a:fillRect/>
                          </a:stretch>
                        </pic:blipFill>
                        <pic:spPr>
                          <a:xfrm>
                            <a:off x="0" y="0"/>
                            <a:ext cx="1422704" cy="1008325"/>
                          </a:xfrm>
                          <a:prstGeom prst="rect">
                            <a:avLst/>
                          </a:prstGeom>
                        </pic:spPr>
                      </pic:pic>
                    </a:graphicData>
                  </a:graphic>
                </wp:inline>
              </w:drawing>
            </w:r>
          </w:p>
        </w:tc>
        <w:tc>
          <w:tcPr>
            <w:tcW w:w="4961" w:type="dxa"/>
          </w:tcPr>
          <w:p w14:paraId="5FC23EDD" w14:textId="77777777" w:rsidR="004C0C05" w:rsidRDefault="004C0C05" w:rsidP="00693F06">
            <w:pPr>
              <w:rPr>
                <w:b/>
                <w:bCs/>
                <w:sz w:val="28"/>
                <w:szCs w:val="28"/>
              </w:rPr>
            </w:pPr>
            <w:r w:rsidRPr="000A0C68">
              <w:rPr>
                <w:b/>
                <w:bCs/>
                <w:sz w:val="28"/>
                <w:szCs w:val="28"/>
              </w:rPr>
              <w:t>Simbol Predefine Proses</w:t>
            </w:r>
          </w:p>
          <w:p w14:paraId="39F28518" w14:textId="77777777" w:rsidR="004C0C05" w:rsidRPr="00AA49CE" w:rsidRDefault="004C0C05" w:rsidP="00693F06">
            <w:pPr>
              <w:rPr>
                <w:sz w:val="28"/>
                <w:szCs w:val="28"/>
              </w:rPr>
            </w:pPr>
            <w:r>
              <w:rPr>
                <w:sz w:val="28"/>
                <w:szCs w:val="28"/>
              </w:rPr>
              <w:t>Simbol untuk pelakasanaan suatu bagian (sub-program)/prosedure.</w:t>
            </w:r>
          </w:p>
        </w:tc>
      </w:tr>
      <w:tr w:rsidR="004C0C05" w14:paraId="3E6086EE" w14:textId="77777777" w:rsidTr="00693F06">
        <w:trPr>
          <w:trHeight w:val="1403"/>
        </w:trPr>
        <w:tc>
          <w:tcPr>
            <w:tcW w:w="2796" w:type="dxa"/>
          </w:tcPr>
          <w:p w14:paraId="25CBABD5" w14:textId="77777777" w:rsidR="004C0C05" w:rsidRDefault="004C0C05" w:rsidP="00693F06">
            <w:pPr>
              <w:jc w:val="center"/>
            </w:pPr>
            <w:r>
              <w:rPr>
                <w:noProof/>
              </w:rPr>
              <w:drawing>
                <wp:inline distT="0" distB="0" distL="0" distR="0" wp14:anchorId="78B0477C" wp14:editId="1DB34BA5">
                  <wp:extent cx="1369002" cy="885825"/>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a:extLst>
                              <a:ext uri="{28A0092B-C50C-407E-A947-70E740481C1C}">
                                <a14:useLocalDpi xmlns:a14="http://schemas.microsoft.com/office/drawing/2010/main" val="0"/>
                              </a:ext>
                            </a:extLst>
                          </a:blip>
                          <a:stretch>
                            <a:fillRect/>
                          </a:stretch>
                        </pic:blipFill>
                        <pic:spPr>
                          <a:xfrm>
                            <a:off x="0" y="0"/>
                            <a:ext cx="1372827" cy="888300"/>
                          </a:xfrm>
                          <a:prstGeom prst="rect">
                            <a:avLst/>
                          </a:prstGeom>
                        </pic:spPr>
                      </pic:pic>
                    </a:graphicData>
                  </a:graphic>
                </wp:inline>
              </w:drawing>
            </w:r>
          </w:p>
        </w:tc>
        <w:tc>
          <w:tcPr>
            <w:tcW w:w="4961" w:type="dxa"/>
          </w:tcPr>
          <w:p w14:paraId="118BD516" w14:textId="77777777" w:rsidR="004C0C05" w:rsidRDefault="004C0C05" w:rsidP="00693F06">
            <w:pPr>
              <w:rPr>
                <w:b/>
                <w:bCs/>
                <w:sz w:val="28"/>
                <w:szCs w:val="28"/>
              </w:rPr>
            </w:pPr>
            <w:r w:rsidRPr="00A61E79">
              <w:rPr>
                <w:b/>
                <w:bCs/>
                <w:sz w:val="28"/>
                <w:szCs w:val="28"/>
              </w:rPr>
              <w:t>Simbol Display</w:t>
            </w:r>
          </w:p>
          <w:p w14:paraId="3C7A6424" w14:textId="77777777" w:rsidR="004C0C05" w:rsidRPr="00A61E79" w:rsidRDefault="004C0C05" w:rsidP="00693F06">
            <w:pPr>
              <w:rPr>
                <w:sz w:val="28"/>
                <w:szCs w:val="28"/>
              </w:rPr>
            </w:pPr>
            <w:r>
              <w:rPr>
                <w:sz w:val="28"/>
                <w:szCs w:val="28"/>
              </w:rPr>
              <w:t>Simbol yang menyatakan peralatan output yang digunakan yaitu layar, plotter, printer dan sebagainya.</w:t>
            </w:r>
          </w:p>
        </w:tc>
      </w:tr>
      <w:tr w:rsidR="004C0C05" w14:paraId="1EA23284" w14:textId="77777777" w:rsidTr="00693F06">
        <w:trPr>
          <w:trHeight w:val="1277"/>
        </w:trPr>
        <w:tc>
          <w:tcPr>
            <w:tcW w:w="2796" w:type="dxa"/>
          </w:tcPr>
          <w:p w14:paraId="182527BD" w14:textId="77777777" w:rsidR="004C0C05" w:rsidRDefault="004C0C05" w:rsidP="00693F06">
            <w:pPr>
              <w:jc w:val="center"/>
            </w:pPr>
            <w:r>
              <w:rPr>
                <w:noProof/>
              </w:rPr>
              <w:drawing>
                <wp:inline distT="0" distB="0" distL="0" distR="0" wp14:anchorId="0269CC7E" wp14:editId="2FD69F31">
                  <wp:extent cx="1461724" cy="904875"/>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2">
                            <a:extLst>
                              <a:ext uri="{28A0092B-C50C-407E-A947-70E740481C1C}">
                                <a14:useLocalDpi xmlns:a14="http://schemas.microsoft.com/office/drawing/2010/main" val="0"/>
                              </a:ext>
                            </a:extLst>
                          </a:blip>
                          <a:stretch>
                            <a:fillRect/>
                          </a:stretch>
                        </pic:blipFill>
                        <pic:spPr>
                          <a:xfrm>
                            <a:off x="0" y="0"/>
                            <a:ext cx="1466795" cy="908014"/>
                          </a:xfrm>
                          <a:prstGeom prst="rect">
                            <a:avLst/>
                          </a:prstGeom>
                        </pic:spPr>
                      </pic:pic>
                    </a:graphicData>
                  </a:graphic>
                </wp:inline>
              </w:drawing>
            </w:r>
          </w:p>
        </w:tc>
        <w:tc>
          <w:tcPr>
            <w:tcW w:w="4961" w:type="dxa"/>
          </w:tcPr>
          <w:p w14:paraId="647237E1" w14:textId="77777777" w:rsidR="004C0C05" w:rsidRDefault="004C0C05" w:rsidP="00693F06">
            <w:pPr>
              <w:rPr>
                <w:b/>
                <w:bCs/>
                <w:sz w:val="28"/>
                <w:szCs w:val="28"/>
              </w:rPr>
            </w:pPr>
            <w:r>
              <w:rPr>
                <w:b/>
                <w:bCs/>
                <w:sz w:val="28"/>
                <w:szCs w:val="28"/>
              </w:rPr>
              <w:t>Simbol disk and On-line Storage</w:t>
            </w:r>
          </w:p>
          <w:p w14:paraId="0CD691C0" w14:textId="77777777" w:rsidR="004C0C05" w:rsidRPr="00353A64" w:rsidRDefault="004C0C05" w:rsidP="00693F06">
            <w:pPr>
              <w:rPr>
                <w:sz w:val="28"/>
                <w:szCs w:val="28"/>
              </w:rPr>
            </w:pPr>
            <w:r>
              <w:rPr>
                <w:sz w:val="28"/>
                <w:szCs w:val="28"/>
              </w:rPr>
              <w:t>Simbol yang menyatakan input yang berasal dari disk atau disimpan ke disk.</w:t>
            </w:r>
          </w:p>
        </w:tc>
      </w:tr>
      <w:tr w:rsidR="004C0C05" w14:paraId="7360D290" w14:textId="77777777" w:rsidTr="00693F06">
        <w:trPr>
          <w:trHeight w:val="1245"/>
        </w:trPr>
        <w:tc>
          <w:tcPr>
            <w:tcW w:w="2796" w:type="dxa"/>
          </w:tcPr>
          <w:p w14:paraId="4F78BB88" w14:textId="2478E646" w:rsidR="004C0C05" w:rsidRDefault="004C0C05" w:rsidP="00693F06">
            <w:pPr>
              <w:jc w:val="center"/>
            </w:pPr>
            <w:r>
              <w:rPr>
                <w:noProof/>
              </w:rPr>
              <w:drawing>
                <wp:inline distT="0" distB="0" distL="0" distR="0" wp14:anchorId="4D26C08E" wp14:editId="72A1A022">
                  <wp:extent cx="1217542" cy="857250"/>
                  <wp:effectExtent l="0" t="0" r="190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3">
                            <a:extLst>
                              <a:ext uri="{28A0092B-C50C-407E-A947-70E740481C1C}">
                                <a14:useLocalDpi xmlns:a14="http://schemas.microsoft.com/office/drawing/2010/main" val="0"/>
                              </a:ext>
                            </a:extLst>
                          </a:blip>
                          <a:stretch>
                            <a:fillRect/>
                          </a:stretch>
                        </pic:blipFill>
                        <pic:spPr>
                          <a:xfrm>
                            <a:off x="0" y="0"/>
                            <a:ext cx="1228109" cy="864690"/>
                          </a:xfrm>
                          <a:prstGeom prst="rect">
                            <a:avLst/>
                          </a:prstGeom>
                        </pic:spPr>
                      </pic:pic>
                    </a:graphicData>
                  </a:graphic>
                </wp:inline>
              </w:drawing>
            </w:r>
          </w:p>
        </w:tc>
        <w:tc>
          <w:tcPr>
            <w:tcW w:w="4961" w:type="dxa"/>
          </w:tcPr>
          <w:p w14:paraId="65BF387B" w14:textId="77777777" w:rsidR="004C0C05" w:rsidRDefault="004C0C05" w:rsidP="00693F06">
            <w:pPr>
              <w:rPr>
                <w:b/>
                <w:bCs/>
                <w:sz w:val="28"/>
                <w:szCs w:val="28"/>
              </w:rPr>
            </w:pPr>
            <w:r>
              <w:rPr>
                <w:b/>
                <w:bCs/>
                <w:sz w:val="28"/>
                <w:szCs w:val="28"/>
              </w:rPr>
              <w:t>Simbol magnetik tape Unit</w:t>
            </w:r>
          </w:p>
          <w:p w14:paraId="73E6ABFC" w14:textId="77777777" w:rsidR="004C0C05" w:rsidRPr="00EB61F9" w:rsidRDefault="004C0C05" w:rsidP="00693F06">
            <w:pPr>
              <w:rPr>
                <w:sz w:val="28"/>
                <w:szCs w:val="28"/>
              </w:rPr>
            </w:pPr>
            <w:r>
              <w:rPr>
                <w:sz w:val="28"/>
                <w:szCs w:val="28"/>
              </w:rPr>
              <w:t>Simbol yang menyatakan input berasal dari pita magnetik atau output disimpan ke pita magnetik.</w:t>
            </w:r>
          </w:p>
        </w:tc>
      </w:tr>
      <w:tr w:rsidR="004C0C05" w14:paraId="5F85AFD6" w14:textId="77777777" w:rsidTr="00693F06">
        <w:trPr>
          <w:trHeight w:val="1133"/>
        </w:trPr>
        <w:tc>
          <w:tcPr>
            <w:tcW w:w="2796" w:type="dxa"/>
          </w:tcPr>
          <w:p w14:paraId="647ACD6E" w14:textId="134DB2F7" w:rsidR="004C0C05" w:rsidRDefault="006D63F7" w:rsidP="00693F06">
            <w:pPr>
              <w:jc w:val="center"/>
            </w:pPr>
            <w:r>
              <w:rPr>
                <w:noProof/>
              </w:rPr>
              <w:drawing>
                <wp:inline distT="0" distB="0" distL="0" distR="0" wp14:anchorId="26D75A77" wp14:editId="7C36873A">
                  <wp:extent cx="1238250" cy="84655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4">
                            <a:extLst>
                              <a:ext uri="{28A0092B-C50C-407E-A947-70E740481C1C}">
                                <a14:useLocalDpi xmlns:a14="http://schemas.microsoft.com/office/drawing/2010/main" val="0"/>
                              </a:ext>
                            </a:extLst>
                          </a:blip>
                          <a:stretch>
                            <a:fillRect/>
                          </a:stretch>
                        </pic:blipFill>
                        <pic:spPr>
                          <a:xfrm>
                            <a:off x="0" y="0"/>
                            <a:ext cx="1258844" cy="860639"/>
                          </a:xfrm>
                          <a:prstGeom prst="rect">
                            <a:avLst/>
                          </a:prstGeom>
                        </pic:spPr>
                      </pic:pic>
                    </a:graphicData>
                  </a:graphic>
                </wp:inline>
              </w:drawing>
            </w:r>
          </w:p>
        </w:tc>
        <w:tc>
          <w:tcPr>
            <w:tcW w:w="4961" w:type="dxa"/>
          </w:tcPr>
          <w:p w14:paraId="5627DD2F" w14:textId="77777777" w:rsidR="004C0C05" w:rsidRDefault="004C0C05" w:rsidP="00693F06">
            <w:pPr>
              <w:rPr>
                <w:b/>
                <w:bCs/>
                <w:sz w:val="28"/>
                <w:szCs w:val="28"/>
              </w:rPr>
            </w:pPr>
            <w:r>
              <w:rPr>
                <w:b/>
                <w:bCs/>
                <w:sz w:val="28"/>
                <w:szCs w:val="28"/>
              </w:rPr>
              <w:t>Simbol Punch Card</w:t>
            </w:r>
          </w:p>
          <w:p w14:paraId="525D4750" w14:textId="77777777" w:rsidR="004C0C05" w:rsidRPr="00BE4217" w:rsidRDefault="004C0C05" w:rsidP="00693F06">
            <w:pPr>
              <w:rPr>
                <w:sz w:val="28"/>
                <w:szCs w:val="28"/>
              </w:rPr>
            </w:pPr>
            <w:r>
              <w:rPr>
                <w:sz w:val="28"/>
                <w:szCs w:val="28"/>
              </w:rPr>
              <w:t>Simbol yang menyatakan bahwa input berasal dari kartu atau output ditulis ke kartu.</w:t>
            </w:r>
          </w:p>
        </w:tc>
      </w:tr>
      <w:tr w:rsidR="004C0C05" w14:paraId="09CDE813" w14:textId="77777777" w:rsidTr="00693F06">
        <w:trPr>
          <w:trHeight w:val="1393"/>
        </w:trPr>
        <w:tc>
          <w:tcPr>
            <w:tcW w:w="2796" w:type="dxa"/>
          </w:tcPr>
          <w:p w14:paraId="26B79489" w14:textId="77777777" w:rsidR="004C0C05" w:rsidRDefault="004C0C05" w:rsidP="00693F06">
            <w:pPr>
              <w:jc w:val="center"/>
            </w:pPr>
            <w:r>
              <w:rPr>
                <w:noProof/>
              </w:rPr>
              <w:drawing>
                <wp:inline distT="0" distB="0" distL="0" distR="0" wp14:anchorId="57083F0D" wp14:editId="7267C6F0">
                  <wp:extent cx="1348022" cy="847725"/>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5">
                            <a:extLst>
                              <a:ext uri="{28A0092B-C50C-407E-A947-70E740481C1C}">
                                <a14:useLocalDpi xmlns:a14="http://schemas.microsoft.com/office/drawing/2010/main" val="0"/>
                              </a:ext>
                            </a:extLst>
                          </a:blip>
                          <a:stretch>
                            <a:fillRect/>
                          </a:stretch>
                        </pic:blipFill>
                        <pic:spPr>
                          <a:xfrm>
                            <a:off x="0" y="0"/>
                            <a:ext cx="1365038" cy="858426"/>
                          </a:xfrm>
                          <a:prstGeom prst="rect">
                            <a:avLst/>
                          </a:prstGeom>
                        </pic:spPr>
                      </pic:pic>
                    </a:graphicData>
                  </a:graphic>
                </wp:inline>
              </w:drawing>
            </w:r>
          </w:p>
        </w:tc>
        <w:tc>
          <w:tcPr>
            <w:tcW w:w="4961" w:type="dxa"/>
          </w:tcPr>
          <w:p w14:paraId="6BCA25E8" w14:textId="77777777" w:rsidR="004C0C05" w:rsidRDefault="004C0C05" w:rsidP="00693F06">
            <w:pPr>
              <w:rPr>
                <w:b/>
                <w:bCs/>
                <w:sz w:val="28"/>
                <w:szCs w:val="28"/>
              </w:rPr>
            </w:pPr>
            <w:r>
              <w:rPr>
                <w:b/>
                <w:bCs/>
                <w:sz w:val="28"/>
                <w:szCs w:val="28"/>
              </w:rPr>
              <w:t>Simbol Dokumen</w:t>
            </w:r>
          </w:p>
          <w:p w14:paraId="451D22D4" w14:textId="77777777" w:rsidR="004C0C05" w:rsidRPr="001812FC" w:rsidRDefault="004C0C05" w:rsidP="00693F06">
            <w:pPr>
              <w:rPr>
                <w:sz w:val="28"/>
                <w:szCs w:val="28"/>
              </w:rPr>
            </w:pPr>
            <w:r>
              <w:rPr>
                <w:sz w:val="28"/>
                <w:szCs w:val="28"/>
              </w:rPr>
              <w:t>Simbol yang menyatakan input berasal dari dokumen dalam bentuk kertas atau output yang dicetak ke kertas.</w:t>
            </w:r>
          </w:p>
        </w:tc>
      </w:tr>
    </w:tbl>
    <w:p w14:paraId="4BE2D655" w14:textId="77777777" w:rsidR="004C0C05" w:rsidRDefault="004C0C05"/>
    <w:p w14:paraId="17B3AEF0" w14:textId="77777777" w:rsidR="00084C8B" w:rsidRPr="00B5390E" w:rsidRDefault="004E4F6B">
      <w:pPr>
        <w:pStyle w:val="Heading1"/>
        <w:numPr>
          <w:ilvl w:val="0"/>
          <w:numId w:val="2"/>
        </w:numPr>
        <w:tabs>
          <w:tab w:val="left" w:pos="851"/>
        </w:tabs>
        <w:ind w:left="0" w:firstLine="0"/>
      </w:pPr>
      <w:r w:rsidRPr="00B5390E">
        <w:lastRenderedPageBreak/>
        <w:br/>
      </w:r>
      <w:bookmarkStart w:id="4" w:name="_Toc149033884"/>
      <w:r w:rsidRPr="00FB2186">
        <w:rPr>
          <w:sz w:val="36"/>
          <w:szCs w:val="40"/>
        </w:rPr>
        <w:t>PENDAHULUAN</w:t>
      </w:r>
      <w:bookmarkEnd w:id="4"/>
    </w:p>
    <w:p w14:paraId="634AE41C" w14:textId="0E1DCCAC" w:rsidR="00084C8B" w:rsidRPr="00FB2186" w:rsidRDefault="004E4F6B">
      <w:pPr>
        <w:pStyle w:val="Heading2"/>
        <w:numPr>
          <w:ilvl w:val="1"/>
          <w:numId w:val="2"/>
        </w:numPr>
        <w:rPr>
          <w:sz w:val="28"/>
          <w:szCs w:val="28"/>
        </w:rPr>
      </w:pPr>
      <w:bookmarkStart w:id="5" w:name="_Toc149033885"/>
      <w:r w:rsidRPr="00FB2186">
        <w:rPr>
          <w:sz w:val="28"/>
          <w:szCs w:val="28"/>
        </w:rPr>
        <w:t>Latar Belakang Masalah</w:t>
      </w:r>
      <w:bookmarkEnd w:id="5"/>
    </w:p>
    <w:p w14:paraId="2841A70C" w14:textId="4A962708" w:rsidR="00757D0B" w:rsidRDefault="00B5390E" w:rsidP="00FB2186">
      <w:r w:rsidRPr="00B5390E">
        <w:t>Di sektor pariwisata yang berkembang pesat, sistem pemesanan hotel online menjadi sangat penting. Namun masih terdapat permasalahan yang perlu diselesaikan seperti pengelolaan kamar yang tidak efektif sehingga menyebabkan overbooking dan doble booking, serta permasalahan keamanan data tamu. Mengelola ulasan tamu juga merupakan suatu tantangan karena ulasan dapat mempengaruhi reputasi hotel. Jad</w:t>
      </w:r>
      <w:r>
        <w:t xml:space="preserve">i </w:t>
      </w:r>
      <w:r w:rsidRPr="00B5390E">
        <w:t>kami membuat program pemesanan hotel sederhana dengan bahasa python. Temukan solusi inovatif yang dapat meningkatkan efesiensi oprasional keamanan data, dan kepuasan pelanggan</w:t>
      </w:r>
      <w:r>
        <w:t xml:space="preserve"> dalam hal reservasi hotel.</w:t>
      </w:r>
    </w:p>
    <w:p w14:paraId="44187254" w14:textId="77777777" w:rsidR="00B5390E" w:rsidRPr="00757D0B" w:rsidRDefault="00B5390E" w:rsidP="00B5390E">
      <w:pPr>
        <w:pStyle w:val="NoSpacing"/>
      </w:pPr>
    </w:p>
    <w:p w14:paraId="4FEAE392" w14:textId="52772381" w:rsidR="00B5390E" w:rsidRPr="00FB2186" w:rsidRDefault="004E4F6B" w:rsidP="00B5390E">
      <w:pPr>
        <w:pStyle w:val="Heading2"/>
        <w:numPr>
          <w:ilvl w:val="1"/>
          <w:numId w:val="2"/>
        </w:numPr>
        <w:rPr>
          <w:sz w:val="28"/>
          <w:szCs w:val="28"/>
        </w:rPr>
      </w:pPr>
      <w:bookmarkStart w:id="6" w:name="_Toc149033886"/>
      <w:r w:rsidRPr="00FB2186">
        <w:rPr>
          <w:sz w:val="28"/>
          <w:szCs w:val="28"/>
        </w:rPr>
        <w:t>Maksud dan Tujuan</w:t>
      </w:r>
      <w:bookmarkEnd w:id="6"/>
    </w:p>
    <w:p w14:paraId="38CF07BD" w14:textId="4801173E" w:rsidR="005D2273" w:rsidRPr="00A7602C" w:rsidRDefault="005D2273" w:rsidP="005D2273">
      <w:pPr>
        <w:rPr>
          <w:color w:val="000000" w:themeColor="text1"/>
        </w:rPr>
      </w:pPr>
      <w:r w:rsidRPr="005D2273">
        <w:rPr>
          <w:rFonts w:ascii="SimSun" w:eastAsia="SimSun" w:hAnsi="SimSun" w:cs="SimSun" w:hint="eastAsia"/>
        </w:rPr>
        <w:t>A</w:t>
      </w:r>
      <w:r w:rsidRPr="005D2273">
        <w:rPr>
          <w:rFonts w:eastAsia="SimSun"/>
        </w:rPr>
        <w:t>danya tujuan Studi Kasus adalah untuk menentukan arah dari suatu Studi Kasus tujuan merinci apa saja yang ingin diketahui, sehingga jika permasalahan sudah terjawab maka tujuan penelitian sudah tercapai. Membuat aplikasi berbasis bahasa python untuk menentukan nilai akhir ujian mata kuliah dan indeks prestasi mahasiswa</w:t>
      </w:r>
      <w:r>
        <w:rPr>
          <w:rFonts w:eastAsia="SimSun"/>
        </w:rPr>
        <w:t>.</w:t>
      </w:r>
      <w:r w:rsidR="00A7602C">
        <w:rPr>
          <w:rFonts w:eastAsia="SimSun"/>
        </w:rPr>
        <w:t xml:space="preserve"> </w:t>
      </w:r>
      <w:r w:rsidR="00A7602C" w:rsidRPr="00A7602C">
        <w:rPr>
          <w:color w:val="000000" w:themeColor="text1"/>
          <w:shd w:val="clear" w:color="auto" w:fill="F7F7F8"/>
        </w:rPr>
        <w:t>studi kasus ini akan fokus pada pengembangan sistem reservasi hotel sederhana menggunakan pemrograman dasar.</w:t>
      </w:r>
    </w:p>
    <w:p w14:paraId="3F99EC39" w14:textId="4F9E040A" w:rsidR="00B5390E" w:rsidRPr="00B5390E" w:rsidRDefault="00B5390E" w:rsidP="00B5390E"/>
    <w:p w14:paraId="5C00D276" w14:textId="77777777" w:rsidR="00084C8B" w:rsidRPr="003C6CBB" w:rsidRDefault="004E4F6B">
      <w:pPr>
        <w:pStyle w:val="Heading2"/>
        <w:numPr>
          <w:ilvl w:val="1"/>
          <w:numId w:val="2"/>
        </w:numPr>
        <w:rPr>
          <w:sz w:val="28"/>
          <w:szCs w:val="28"/>
        </w:rPr>
      </w:pPr>
      <w:bookmarkStart w:id="7" w:name="_Toc149033887"/>
      <w:r w:rsidRPr="003C6CBB">
        <w:rPr>
          <w:sz w:val="28"/>
          <w:szCs w:val="28"/>
        </w:rPr>
        <w:t>Ruang Lingkup</w:t>
      </w:r>
      <w:bookmarkEnd w:id="7"/>
    </w:p>
    <w:p w14:paraId="5E142B2F" w14:textId="50C88CAE" w:rsidR="003C6CBB" w:rsidRDefault="004E4F6B">
      <w:r>
        <w:t xml:space="preserve">Sistem </w:t>
      </w:r>
      <w:r w:rsidR="003C6CBB">
        <w:t xml:space="preserve">Reservasi hotel </w:t>
      </w:r>
      <w:r>
        <w:t>memiliki cangkupan yang sangat luas. Oleh karena itu kami membatasi hal yang akan dibahas dalam penelitian ini dalam ruang lin</w:t>
      </w:r>
      <w:r w:rsidR="003C6CBB">
        <w:t>gkup.</w:t>
      </w:r>
    </w:p>
    <w:p w14:paraId="2696D017" w14:textId="26B26314" w:rsidR="00084C8B" w:rsidRDefault="004E4F6B">
      <w:r>
        <w:lastRenderedPageBreak/>
        <w:t xml:space="preserve">Adapun ruang lingkup masalah yang dibahas dalam </w:t>
      </w:r>
      <w:r w:rsidR="003C6CBB">
        <w:t xml:space="preserve">Reservasi Hotel </w:t>
      </w:r>
      <w:r>
        <w:t xml:space="preserve">adalah sebagai berikut : </w:t>
      </w:r>
    </w:p>
    <w:p w14:paraId="02B9B6F6" w14:textId="7E636A4D" w:rsidR="00084C8B" w:rsidRDefault="003C6CBB" w:rsidP="003C6CBB">
      <w:pPr>
        <w:pStyle w:val="ListParagraph"/>
        <w:numPr>
          <w:ilvl w:val="0"/>
          <w:numId w:val="3"/>
        </w:numPr>
      </w:pPr>
      <w:r>
        <w:t>Pengembangan sistem reservasi hotel mulai dari user interface hingga manajemen database menggunakan python.</w:t>
      </w:r>
    </w:p>
    <w:p w14:paraId="46F20FB2" w14:textId="3E00DBD7" w:rsidR="003C6CBB" w:rsidRDefault="003C6CBB" w:rsidP="003C6CBB">
      <w:pPr>
        <w:pStyle w:val="ListParagraph"/>
        <w:numPr>
          <w:ilvl w:val="0"/>
          <w:numId w:val="3"/>
        </w:numPr>
      </w:pPr>
      <w:r>
        <w:t>Menerapkan fungsi pencarian kamar hotel berdasarkan kriteria tertentu.</w:t>
      </w:r>
    </w:p>
    <w:p w14:paraId="41FE9EC6" w14:textId="1F12A893" w:rsidR="003C6CBB" w:rsidRDefault="003C6CBB" w:rsidP="003C6CBB">
      <w:pPr>
        <w:pStyle w:val="ListParagraph"/>
        <w:numPr>
          <w:ilvl w:val="0"/>
          <w:numId w:val="3"/>
        </w:numPr>
      </w:pPr>
      <w:r>
        <w:t>Kelola data pelanggan saat reservasi. Menangani kesalahan dan memberikan umpan balik kepada pengguna.</w:t>
      </w:r>
    </w:p>
    <w:p w14:paraId="5DEDC679" w14:textId="77777777" w:rsidR="00084C8B" w:rsidRDefault="004E4F6B">
      <w:pPr>
        <w:spacing w:after="160" w:line="259" w:lineRule="auto"/>
        <w:rPr>
          <w:b/>
          <w:sz w:val="28"/>
          <w:szCs w:val="28"/>
        </w:rPr>
      </w:pPr>
      <w:r>
        <w:br w:type="page"/>
      </w:r>
    </w:p>
    <w:p w14:paraId="05E3FACF" w14:textId="77777777" w:rsidR="00084C8B" w:rsidRPr="002E5869" w:rsidRDefault="004E4F6B">
      <w:pPr>
        <w:pStyle w:val="Heading1"/>
        <w:numPr>
          <w:ilvl w:val="0"/>
          <w:numId w:val="2"/>
        </w:numPr>
        <w:tabs>
          <w:tab w:val="left" w:pos="993"/>
        </w:tabs>
        <w:ind w:left="0" w:firstLine="0"/>
        <w:rPr>
          <w:sz w:val="24"/>
          <w:szCs w:val="28"/>
        </w:rPr>
      </w:pPr>
      <w:r>
        <w:lastRenderedPageBreak/>
        <w:br/>
      </w:r>
      <w:bookmarkStart w:id="8" w:name="_Toc149033888"/>
      <w:r w:rsidRPr="002E5869">
        <w:rPr>
          <w:sz w:val="36"/>
          <w:szCs w:val="40"/>
        </w:rPr>
        <w:t>Landasan Teori</w:t>
      </w:r>
      <w:bookmarkEnd w:id="8"/>
    </w:p>
    <w:p w14:paraId="16198B6D" w14:textId="77777777" w:rsidR="00084C8B" w:rsidRPr="00E12CE0" w:rsidRDefault="004E4F6B">
      <w:pPr>
        <w:pStyle w:val="Heading2"/>
        <w:numPr>
          <w:ilvl w:val="1"/>
          <w:numId w:val="2"/>
        </w:numPr>
        <w:rPr>
          <w:sz w:val="28"/>
          <w:szCs w:val="28"/>
        </w:rPr>
      </w:pPr>
      <w:bookmarkStart w:id="9" w:name="_Toc149033889"/>
      <w:r w:rsidRPr="00E12CE0">
        <w:rPr>
          <w:sz w:val="28"/>
          <w:szCs w:val="28"/>
        </w:rPr>
        <w:t>Pengertian Bahasa Pemrograman Python</w:t>
      </w:r>
      <w:bookmarkEnd w:id="9"/>
    </w:p>
    <w:p w14:paraId="3B1A5D03" w14:textId="77777777" w:rsidR="00E12CE0" w:rsidRDefault="00E12CE0" w:rsidP="00E12CE0">
      <w:r>
        <w:t>Python adalah bahasa pemrograman interpretatif multiguna dengan filosofi</w:t>
      </w:r>
    </w:p>
    <w:p w14:paraId="7D6F0FDB" w14:textId="77777777" w:rsidR="00E12CE0" w:rsidRDefault="00E12CE0" w:rsidP="00E12CE0">
      <w:r>
        <w:t>perancangan yang berfokus pada tingkat keterbacaan kode. Python diklaim sebagai</w:t>
      </w:r>
    </w:p>
    <w:p w14:paraId="28C0479C" w14:textId="77777777" w:rsidR="00E12CE0" w:rsidRDefault="00E12CE0" w:rsidP="00E12CE0">
      <w:r>
        <w:t>bahasa yang menggabungkan kapabilitas, kemampuan, dengan sintaksis kode yang</w:t>
      </w:r>
    </w:p>
    <w:p w14:paraId="7387F9AB" w14:textId="77777777" w:rsidR="00E12CE0" w:rsidRDefault="00E12CE0" w:rsidP="00E12CE0">
      <w:r>
        <w:t>sangat jelas, dan dilengkapi dengan fungsionalitas pustaka standar yang besar serta</w:t>
      </w:r>
    </w:p>
    <w:p w14:paraId="428218B2" w14:textId="09418D35" w:rsidR="00E12CE0" w:rsidRPr="00E12CE0" w:rsidRDefault="00E12CE0" w:rsidP="00E12CE0">
      <w:pPr>
        <w:rPr>
          <w:lang w:val="en-US"/>
        </w:rPr>
      </w:pPr>
      <w:r>
        <w:t>komprehensif. Python juga didukung oleh komunitas yang besar.</w:t>
      </w:r>
      <w:r w:rsidRPr="00E12CE0">
        <w:rPr>
          <w:lang w:val="en-US"/>
        </w:rPr>
        <w:t xml:space="preserve"> </w:t>
      </w:r>
      <w:r w:rsidRPr="00E12CE0">
        <w:rPr>
          <w:lang w:val="en-US"/>
        </w:rPr>
        <w:fldChar w:fldCharType="begin" w:fldLock="1"/>
      </w:r>
      <w:r w:rsidRPr="00E12CE0">
        <w:rPr>
          <w:lang w:val="en-US"/>
        </w:rPr>
        <w:instrText>ADDIN CSL_CITATION {"citationItems":[{"id":"ITEM-1","itemData":{"abstract":"Python adalah salah satu bahasa  pemogranan yang baru di masa sekarang, pada bahasa pemograman ini kita lebih simpel dalam dan singkat dalam membuat sebuah program, setiapprogram  yang  kita  buat  pasti  dan  pasti  akan  membutuhkan  inputan  dan  hasil outputan.  Dalam  metode  penginputannya  pun  bahasa  ini  sedikit  berbeda,  memang terlihat  mudah  tapi  bukan  berarti  untuk  di  hiraukan  karena  pada  kenyataan  masih banyak  yang  kesulitan  dalam  membuat  program  pada  python  ini,  dengan  dibuat  nya pembahasan  ini  semoga  dapat  membantu  bagi  pemula  yang  sedang  belajar  bahasa pemograman.","author":[{"dropping-particle":"","family":"Nur Syahrudin","given":"Akbar","non-dropping-particle":"","parse-names":false,"suffix":""},{"dropping-particle":"","family":"Kurniawan","given":"Tedi","non-dropping-particle":"","parse-names":false,"suffix":""}],"container-title":"Jurnal Dasar Pemograman Python STMIK","id":"ITEM-1","issue":"January","issued":{"date-parts":[["2018"]]},"page":"1-7","title":"Input dan Output pada Bahasa Pemrograman Python","type":"article-journal"},"uris":["http://www.mendeley.com/documents/?uuid=cc705cfc-ea5f-4f4c-bec8-a82a4b0752ba"]}],"mendeley":{"formattedCitation":"(Nur Syahrudin &amp; Kurniawan, 2018)","plainTextFormattedCitation":"(Nur Syahrudin &amp; Kurniawan, 2018)","previouslyFormattedCitation":"(Nur Syahrudin &amp; Kurniawan, 2018)"},"properties":{"noteIndex":0},"schema":"https://github.com/citation-style-language/schema/raw/master/csl-citation.json"}</w:instrText>
      </w:r>
      <w:r w:rsidRPr="00E12CE0">
        <w:rPr>
          <w:lang w:val="en-US"/>
        </w:rPr>
        <w:fldChar w:fldCharType="separate"/>
      </w:r>
      <w:r w:rsidRPr="00E12CE0">
        <w:rPr>
          <w:noProof/>
          <w:lang w:val="en-US"/>
        </w:rPr>
        <w:t>(</w:t>
      </w:r>
      <w:r w:rsidR="00AA0E83">
        <w:rPr>
          <w:noProof/>
          <w:lang w:val="en-US"/>
        </w:rPr>
        <w:t xml:space="preserve">Akbar </w:t>
      </w:r>
      <w:r w:rsidRPr="00E12CE0">
        <w:rPr>
          <w:noProof/>
          <w:lang w:val="en-US"/>
        </w:rPr>
        <w:t xml:space="preserve">Nur Syahrudin &amp; </w:t>
      </w:r>
      <w:r w:rsidR="00AA0E83">
        <w:rPr>
          <w:noProof/>
          <w:lang w:val="en-US"/>
        </w:rPr>
        <w:t xml:space="preserve">Tedi </w:t>
      </w:r>
      <w:r w:rsidRPr="00E12CE0">
        <w:rPr>
          <w:noProof/>
          <w:lang w:val="en-US"/>
        </w:rPr>
        <w:t>Kurniawan, 2018)</w:t>
      </w:r>
      <w:r w:rsidRPr="00E12CE0">
        <w:rPr>
          <w:lang w:val="en-US"/>
        </w:rPr>
        <w:fldChar w:fldCharType="end"/>
      </w:r>
    </w:p>
    <w:p w14:paraId="6D069F39" w14:textId="3D6DDF40" w:rsidR="00084C8B" w:rsidRDefault="00084C8B"/>
    <w:p w14:paraId="32174A9D" w14:textId="77777777" w:rsidR="00084C8B" w:rsidRPr="00E12CE0" w:rsidRDefault="004E4F6B">
      <w:pPr>
        <w:pStyle w:val="Heading2"/>
        <w:numPr>
          <w:ilvl w:val="1"/>
          <w:numId w:val="2"/>
        </w:numPr>
        <w:rPr>
          <w:sz w:val="28"/>
          <w:szCs w:val="28"/>
        </w:rPr>
      </w:pPr>
      <w:bookmarkStart w:id="10" w:name="_Toc149033890"/>
      <w:r w:rsidRPr="00E12CE0">
        <w:rPr>
          <w:sz w:val="28"/>
          <w:szCs w:val="28"/>
        </w:rPr>
        <w:t>Kelebihan dan Kekurangan Bahasa Python</w:t>
      </w:r>
      <w:bookmarkEnd w:id="10"/>
    </w:p>
    <w:p w14:paraId="39B5B201" w14:textId="4520FB9D" w:rsidR="0058706D" w:rsidRDefault="0058706D" w:rsidP="00E12CE0">
      <w:r>
        <w:t>Python merupakan bahasa pemrogaman tingkat tinggi (High Level Language).</w:t>
      </w:r>
    </w:p>
    <w:p w14:paraId="1D619F03" w14:textId="5C55677E" w:rsidR="0058706D" w:rsidRDefault="0058706D" w:rsidP="00E12CE0">
      <w:r>
        <w:t>Python merupakan bahasa pemrogaman yang menduduki peringkat ke-5 sebagai bahasa pemrogaman yang paling banyak digunakan di seluruh dunia.</w:t>
      </w:r>
    </w:p>
    <w:p w14:paraId="53704748" w14:textId="748E71CB" w:rsidR="0058706D" w:rsidRDefault="0058706D" w:rsidP="00E12CE0">
      <w:r>
        <w:t xml:space="preserve">Setiap bahasa pemrogaman pastilah memiliki </w:t>
      </w:r>
      <w:r w:rsidR="00907ACB">
        <w:t>kelebihan dan kekurangan.</w:t>
      </w:r>
    </w:p>
    <w:p w14:paraId="5E05E262" w14:textId="478E5091" w:rsidR="00E12CE0" w:rsidRDefault="00E12CE0" w:rsidP="00E12CE0">
      <w:r>
        <w:t>Berikut ini beberapa kelebihan bahasa pemrograman Python:</w:t>
      </w:r>
    </w:p>
    <w:p w14:paraId="22CAB547" w14:textId="7FAD2962" w:rsidR="00E12CE0" w:rsidRDefault="00385F1F" w:rsidP="00E12CE0">
      <w:r>
        <w:t xml:space="preserve">1. </w:t>
      </w:r>
      <w:r w:rsidR="00E12CE0">
        <w:t>Python merupakan bahasa pemrograman yang mudah dipelajari dan cepat dalam membantu programmer dalam membuat aplikasi, baik aplikasi dalam bentuk prototype maupun aplikasi yang siap digunakan oleh user.</w:t>
      </w:r>
    </w:p>
    <w:p w14:paraId="559918F1" w14:textId="77777777" w:rsidR="00E12CE0" w:rsidRDefault="00E12CE0" w:rsidP="00E12CE0">
      <w:r>
        <w:t>2. Python menganut konsep OOP (Object Oriented Programming).</w:t>
      </w:r>
    </w:p>
    <w:p w14:paraId="6D5EBF92" w14:textId="77777777" w:rsidR="00E12CE0" w:rsidRDefault="00E12CE0" w:rsidP="00E12CE0">
      <w:r>
        <w:t>3. Coding yang dibuat dalam bahasa Python gampang dibaca oleh programmer. Karena membaca coding Python seperti membaca kalimat dalam Bahasa Inggris.</w:t>
      </w:r>
    </w:p>
    <w:p w14:paraId="66E84510" w14:textId="77777777" w:rsidR="00E12CE0" w:rsidRDefault="00E12CE0" w:rsidP="00E12CE0"/>
    <w:p w14:paraId="18656A80" w14:textId="6EE44DEC" w:rsidR="00084C8B" w:rsidRDefault="00E12CE0" w:rsidP="00E12CE0">
      <w:r>
        <w:lastRenderedPageBreak/>
        <w:t>Kekurangan bahasa pemrograman Python adalah kecepatan menjalankan aplikasi yang tidak secepat aplikasi yang dibuat dengan menggunakan bahasa pemrograman C atau C++. (</w:t>
      </w:r>
      <w:r w:rsidR="0058706D">
        <w:t xml:space="preserve">menurut situs </w:t>
      </w:r>
      <w:hyperlink r:id="rId26" w:history="1">
        <w:r w:rsidR="0058706D" w:rsidRPr="002C44F4">
          <w:rPr>
            <w:rStyle w:val="Hyperlink"/>
          </w:rPr>
          <w:t>www.tiobe.com</w:t>
        </w:r>
      </w:hyperlink>
      <w:r w:rsidR="0058706D">
        <w:t>)</w:t>
      </w:r>
    </w:p>
    <w:p w14:paraId="05B36A20" w14:textId="77777777" w:rsidR="00084C8B" w:rsidRPr="00DE7600" w:rsidRDefault="004E4F6B">
      <w:pPr>
        <w:pStyle w:val="Heading2"/>
        <w:numPr>
          <w:ilvl w:val="1"/>
          <w:numId w:val="2"/>
        </w:numPr>
        <w:rPr>
          <w:sz w:val="28"/>
          <w:szCs w:val="28"/>
        </w:rPr>
      </w:pPr>
      <w:bookmarkStart w:id="11" w:name="_Toc149033891"/>
      <w:r w:rsidRPr="00DE7600">
        <w:rPr>
          <w:sz w:val="28"/>
          <w:szCs w:val="28"/>
        </w:rPr>
        <w:t>Pengertian Flowchart</w:t>
      </w:r>
      <w:bookmarkEnd w:id="11"/>
    </w:p>
    <w:p w14:paraId="06C75FEE" w14:textId="35C886E8" w:rsidR="00E12CE0" w:rsidRDefault="00E12CE0" w:rsidP="00E12CE0">
      <w:r>
        <w:t xml:space="preserve">Flowchart atau sering disebut dengan diagram alir merupakan suatu jenis diagram yang merepresentasikan algoritma atau langkah-langkah instruksi yang berurutan dalam sistem. seorang analis sistem menggunakan flowchart sebagai bukti dokumentasi untuk menjelaskan gambaran logis sebuah sistem yang akan dibangun kepada programmer. Dengan begitu, flowchart dapat membantu untuk memberikan solusi terhadap masalah yang bisa saja terjadi dalam membangun sistem. Pada dasarnya, flowchart digambarkan dengan menggunakan simbol-simbol. Setiap simbol mewakili suatu proses tertentu. Sedangkan untuk menghubungkan satu proses ke proses selanjutnya digambarkan dengan menggunakan garis penghubung. </w:t>
      </w:r>
    </w:p>
    <w:p w14:paraId="4EFAF4E3" w14:textId="6541BDDF" w:rsidR="00084C8B" w:rsidRDefault="00E12CE0" w:rsidP="00FC6EDA">
      <w:r>
        <w:t>Dengan adanya flowchart, setiap urutan proses dapat digambarkan menjadi lebih jelas. Selain itu, ketika ada penambahan proses baru dapat dilakukan dengan mudah menggunakan flowchart ini. Setelah proses membuat flowchart selesai, maka giliran programmer yang akan menerjemahkan desain logis tersebut kedalam bentuk program dengan berbagai bahasa pemrograman yang telah disepakati. (Rosaly &amp; Prasetyo, 2019)</w:t>
      </w:r>
    </w:p>
    <w:p w14:paraId="0C918933" w14:textId="77777777" w:rsidR="00084C8B" w:rsidRDefault="00084C8B"/>
    <w:p w14:paraId="4649301C" w14:textId="77777777" w:rsidR="00084C8B" w:rsidRDefault="004E4F6B">
      <w:pPr>
        <w:rPr>
          <w:b/>
          <w:sz w:val="28"/>
          <w:szCs w:val="28"/>
        </w:rPr>
      </w:pPr>
      <w:r>
        <w:br w:type="page"/>
      </w:r>
    </w:p>
    <w:p w14:paraId="00C78010" w14:textId="77777777" w:rsidR="00084C8B" w:rsidRDefault="004E4F6B">
      <w:pPr>
        <w:pStyle w:val="Heading1"/>
        <w:numPr>
          <w:ilvl w:val="0"/>
          <w:numId w:val="2"/>
        </w:numPr>
        <w:tabs>
          <w:tab w:val="left" w:pos="993"/>
        </w:tabs>
        <w:ind w:left="0" w:firstLine="0"/>
      </w:pPr>
      <w:r>
        <w:lastRenderedPageBreak/>
        <w:br/>
      </w:r>
      <w:bookmarkStart w:id="12" w:name="_Toc149033892"/>
      <w:r w:rsidRPr="002E5869">
        <w:rPr>
          <w:sz w:val="36"/>
          <w:szCs w:val="40"/>
        </w:rPr>
        <w:t>PERANCANGAN DAN IMPLEMENTASI</w:t>
      </w:r>
      <w:bookmarkEnd w:id="12"/>
    </w:p>
    <w:p w14:paraId="008889C8" w14:textId="77777777" w:rsidR="00084C8B" w:rsidRPr="002E5869" w:rsidRDefault="004E4F6B">
      <w:pPr>
        <w:pStyle w:val="Heading2"/>
        <w:numPr>
          <w:ilvl w:val="1"/>
          <w:numId w:val="2"/>
        </w:numPr>
        <w:rPr>
          <w:sz w:val="28"/>
          <w:szCs w:val="28"/>
        </w:rPr>
      </w:pPr>
      <w:bookmarkStart w:id="13" w:name="_Toc149033893"/>
      <w:r w:rsidRPr="002E5869">
        <w:rPr>
          <w:sz w:val="28"/>
          <w:szCs w:val="28"/>
        </w:rPr>
        <w:t>Rancangan Flowchart Aplikasi</w:t>
      </w:r>
      <w:bookmarkEnd w:id="13"/>
    </w:p>
    <w:p w14:paraId="111A7854" w14:textId="1AD64DEE" w:rsidR="00084C8B" w:rsidRDefault="00084C8B"/>
    <w:p w14:paraId="3F86F61C" w14:textId="3485CBFD" w:rsidR="00084C8B" w:rsidRDefault="001D302A" w:rsidP="00635EEE">
      <w:bookmarkStart w:id="14" w:name="_GoBack"/>
      <w:r>
        <w:rPr>
          <w:noProof/>
        </w:rPr>
        <w:drawing>
          <wp:inline distT="0" distB="0" distL="0" distR="0" wp14:anchorId="0BEF744B" wp14:editId="77B85237">
            <wp:extent cx="5219700" cy="42132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3-12-11 at 11.05.48_bb5c03b3.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19700" cy="4213225"/>
                    </a:xfrm>
                    <a:prstGeom prst="rect">
                      <a:avLst/>
                    </a:prstGeom>
                  </pic:spPr>
                </pic:pic>
              </a:graphicData>
            </a:graphic>
          </wp:inline>
        </w:drawing>
      </w:r>
      <w:bookmarkEnd w:id="14"/>
    </w:p>
    <w:p w14:paraId="48D7AE8A" w14:textId="77777777" w:rsidR="0042090D" w:rsidRDefault="0042090D" w:rsidP="00635EEE"/>
    <w:p w14:paraId="154FC851" w14:textId="77777777" w:rsidR="0042090D" w:rsidRDefault="0042090D" w:rsidP="00635EEE"/>
    <w:p w14:paraId="30C47948" w14:textId="77777777" w:rsidR="0042090D" w:rsidRDefault="0042090D" w:rsidP="00635EEE"/>
    <w:p w14:paraId="7C6D9F49" w14:textId="77777777" w:rsidR="0042090D" w:rsidRDefault="0042090D" w:rsidP="00635EEE"/>
    <w:p w14:paraId="1484B573" w14:textId="77777777" w:rsidR="0042090D" w:rsidRDefault="0042090D" w:rsidP="00635EEE"/>
    <w:p w14:paraId="7858EC51" w14:textId="77777777" w:rsidR="0042090D" w:rsidRDefault="0042090D" w:rsidP="00635EEE"/>
    <w:p w14:paraId="3B77B037" w14:textId="54868CE2" w:rsidR="0042090D" w:rsidRPr="0042090D" w:rsidRDefault="004E4F6B" w:rsidP="0042090D">
      <w:pPr>
        <w:pStyle w:val="Heading2"/>
        <w:numPr>
          <w:ilvl w:val="1"/>
          <w:numId w:val="2"/>
        </w:numPr>
        <w:rPr>
          <w:sz w:val="28"/>
          <w:szCs w:val="28"/>
        </w:rPr>
      </w:pPr>
      <w:bookmarkStart w:id="15" w:name="_Toc149033894"/>
      <w:r w:rsidRPr="002E5869">
        <w:rPr>
          <w:sz w:val="28"/>
          <w:szCs w:val="28"/>
        </w:rPr>
        <w:lastRenderedPageBreak/>
        <w:t>Tampilan Aplikasi</w:t>
      </w:r>
      <w:bookmarkEnd w:id="15"/>
    </w:p>
    <w:p w14:paraId="037E1A9E" w14:textId="71191865" w:rsidR="00084C8B" w:rsidRDefault="00084C8B"/>
    <w:p w14:paraId="17CFC7A3" w14:textId="77777777" w:rsidR="00084C8B" w:rsidRDefault="004E4F6B">
      <w:r>
        <w:t>Lengkapi dengan alur penggunaan aplikasinya, contoh:</w:t>
      </w:r>
      <w:r>
        <w:br/>
        <w:t>1. Masukkan nama pembeli kemudian</w:t>
      </w:r>
    </w:p>
    <w:p w14:paraId="192A8073" w14:textId="77777777" w:rsidR="00084C8B" w:rsidRDefault="004E4F6B">
      <w:r>
        <w:t>2. Masukkan nomor telp dst…</w:t>
      </w:r>
    </w:p>
    <w:p w14:paraId="0E8E7327" w14:textId="77777777" w:rsidR="00084C8B" w:rsidRDefault="00084C8B"/>
    <w:p w14:paraId="09E45B90" w14:textId="77777777" w:rsidR="00084C8B" w:rsidRDefault="004E4F6B">
      <w:pPr>
        <w:spacing w:after="160" w:line="259" w:lineRule="auto"/>
        <w:rPr>
          <w:b/>
        </w:rPr>
      </w:pPr>
      <w:r>
        <w:br w:type="page"/>
      </w:r>
    </w:p>
    <w:p w14:paraId="1899663A" w14:textId="77777777" w:rsidR="00084C8B" w:rsidRPr="000168EE" w:rsidRDefault="004E4F6B">
      <w:pPr>
        <w:pStyle w:val="Heading2"/>
        <w:numPr>
          <w:ilvl w:val="1"/>
          <w:numId w:val="2"/>
        </w:numPr>
        <w:rPr>
          <w:sz w:val="28"/>
          <w:szCs w:val="28"/>
        </w:rPr>
      </w:pPr>
      <w:bookmarkStart w:id="16" w:name="_Toc149033895"/>
      <w:r w:rsidRPr="000168EE">
        <w:rPr>
          <w:sz w:val="28"/>
          <w:szCs w:val="28"/>
        </w:rPr>
        <w:lastRenderedPageBreak/>
        <w:t>Source Code</w:t>
      </w:r>
      <w:bookmarkEnd w:id="16"/>
    </w:p>
    <w:p w14:paraId="05325BDC" w14:textId="77777777" w:rsidR="000168EE" w:rsidRDefault="000168EE" w:rsidP="000168EE">
      <w:r>
        <w:t>print(" ")</w:t>
      </w:r>
    </w:p>
    <w:p w14:paraId="77FAC748" w14:textId="77777777" w:rsidR="000168EE" w:rsidRDefault="000168EE" w:rsidP="000168EE">
      <w:r>
        <w:t>print("                CONSULATE HOTEL                ")</w:t>
      </w:r>
    </w:p>
    <w:p w14:paraId="6ABC167B" w14:textId="77777777" w:rsidR="000168EE" w:rsidRDefault="000168EE" w:rsidP="000168EE">
      <w:r>
        <w:t>print("-----------------------------------------------")</w:t>
      </w:r>
    </w:p>
    <w:p w14:paraId="4CB75A4E" w14:textId="77777777" w:rsidR="000168EE" w:rsidRDefault="000168EE" w:rsidP="000168EE">
      <w:r>
        <w:t>print("  Kode Kamar     Jenis Kamar          Harga    ")</w:t>
      </w:r>
    </w:p>
    <w:p w14:paraId="31103236" w14:textId="77777777" w:rsidR="000168EE" w:rsidRDefault="000168EE" w:rsidP="000168EE">
      <w:r>
        <w:t>print("-----------------------------------------------")</w:t>
      </w:r>
    </w:p>
    <w:p w14:paraId="55630D38" w14:textId="77777777" w:rsidR="000168EE" w:rsidRDefault="000168EE" w:rsidP="000168EE">
      <w:r>
        <w:t>print("   SR            Single Room      Rp. 600000   ")</w:t>
      </w:r>
    </w:p>
    <w:p w14:paraId="53FF01BF" w14:textId="77777777" w:rsidR="000168EE" w:rsidRDefault="000168EE" w:rsidP="000168EE">
      <w:r>
        <w:t>print("   TR            Twin Room        Rp. 800000   ")</w:t>
      </w:r>
    </w:p>
    <w:p w14:paraId="78F2E582" w14:textId="77777777" w:rsidR="000168EE" w:rsidRDefault="000168EE" w:rsidP="000168EE">
      <w:r>
        <w:t>print("   FR            Family Room      Rp. 1200000  ")</w:t>
      </w:r>
    </w:p>
    <w:p w14:paraId="195BA65D" w14:textId="77777777" w:rsidR="000168EE" w:rsidRDefault="000168EE" w:rsidP="000168EE">
      <w:r>
        <w:t>print("-----------------------------------------------")</w:t>
      </w:r>
    </w:p>
    <w:p w14:paraId="6C09F441" w14:textId="77777777" w:rsidR="000168EE" w:rsidRDefault="000168EE" w:rsidP="000168EE"/>
    <w:p w14:paraId="54EC63D6" w14:textId="77777777" w:rsidR="000168EE" w:rsidRDefault="000168EE" w:rsidP="000168EE">
      <w:r>
        <w:t># Input</w:t>
      </w:r>
    </w:p>
    <w:p w14:paraId="0BBEFD42" w14:textId="77777777" w:rsidR="000168EE" w:rsidRDefault="000168EE" w:rsidP="000168EE">
      <w:r>
        <w:t>banyak_jenis = int(input("\nMau Pesan Berapa Jenis Kamar : "))</w:t>
      </w:r>
    </w:p>
    <w:p w14:paraId="390691C3" w14:textId="77777777" w:rsidR="000168EE" w:rsidRDefault="000168EE" w:rsidP="000168EE">
      <w:r>
        <w:t>tipe_ruangan = []</w:t>
      </w:r>
    </w:p>
    <w:p w14:paraId="4C12B5F0" w14:textId="77777777" w:rsidR="000168EE" w:rsidRDefault="000168EE" w:rsidP="000168EE">
      <w:r>
        <w:t>harga_ruangan = []</w:t>
      </w:r>
    </w:p>
    <w:p w14:paraId="04DA98B3" w14:textId="77777777" w:rsidR="000168EE" w:rsidRDefault="000168EE" w:rsidP="000168EE">
      <w:r>
        <w:t>lama_menginap = []</w:t>
      </w:r>
    </w:p>
    <w:p w14:paraId="5120BCB4" w14:textId="77777777" w:rsidR="000168EE" w:rsidRDefault="000168EE" w:rsidP="000168EE">
      <w:r>
        <w:t>jumlah_harga = []</w:t>
      </w:r>
    </w:p>
    <w:p w14:paraId="6FF42FA3" w14:textId="77777777" w:rsidR="000168EE" w:rsidRDefault="000168EE" w:rsidP="000168EE">
      <w:r>
        <w:t>kode_kamar = []</w:t>
      </w:r>
    </w:p>
    <w:p w14:paraId="05D46FC9" w14:textId="77777777" w:rsidR="000168EE" w:rsidRDefault="000168EE" w:rsidP="000168EE">
      <w:r>
        <w:t>lama_menginap = []</w:t>
      </w:r>
    </w:p>
    <w:p w14:paraId="41D13754" w14:textId="77777777" w:rsidR="000168EE" w:rsidRDefault="000168EE" w:rsidP="000168EE"/>
    <w:p w14:paraId="12446C08" w14:textId="77777777" w:rsidR="000168EE" w:rsidRDefault="000168EE" w:rsidP="000168EE">
      <w:r>
        <w:t># Perulangan</w:t>
      </w:r>
    </w:p>
    <w:p w14:paraId="65F13291" w14:textId="77777777" w:rsidR="000168EE" w:rsidRDefault="000168EE" w:rsidP="000168EE">
      <w:r>
        <w:t>i=0</w:t>
      </w:r>
    </w:p>
    <w:p w14:paraId="712DBF56" w14:textId="77777777" w:rsidR="000168EE" w:rsidRDefault="000168EE" w:rsidP="000168EE">
      <w:r>
        <w:t>while i &lt; banyak_jenis :</w:t>
      </w:r>
    </w:p>
    <w:p w14:paraId="03123E35" w14:textId="77777777" w:rsidR="000168EE" w:rsidRDefault="000168EE" w:rsidP="000168EE">
      <w:r>
        <w:t xml:space="preserve">    print("Jenis Ke -" +str(i+1))</w:t>
      </w:r>
    </w:p>
    <w:p w14:paraId="6DE92362" w14:textId="77777777" w:rsidR="000168EE" w:rsidRDefault="000168EE" w:rsidP="000168EE">
      <w:r>
        <w:t xml:space="preserve">    kode_kamar.append(str(input("Masukan Kode kamar : ").upper()))</w:t>
      </w:r>
    </w:p>
    <w:p w14:paraId="23FF6649" w14:textId="77777777" w:rsidR="000168EE" w:rsidRDefault="000168EE" w:rsidP="000168EE">
      <w:r>
        <w:lastRenderedPageBreak/>
        <w:t xml:space="preserve">    lama_menginap.append(int(input("Lama Menginap[hari] : ")))</w:t>
      </w:r>
    </w:p>
    <w:p w14:paraId="1803B67E" w14:textId="77777777" w:rsidR="000168EE" w:rsidRDefault="000168EE" w:rsidP="000168EE">
      <w:r>
        <w:t xml:space="preserve">    print("-------------------------------------")</w:t>
      </w:r>
    </w:p>
    <w:p w14:paraId="617CCD8C" w14:textId="77777777" w:rsidR="000168EE" w:rsidRDefault="000168EE" w:rsidP="000168EE">
      <w:r>
        <w:t xml:space="preserve"># Percabangan Tipe Kamar </w:t>
      </w:r>
    </w:p>
    <w:p w14:paraId="0BE66288" w14:textId="77777777" w:rsidR="000168EE" w:rsidRDefault="000168EE" w:rsidP="000168EE">
      <w:r>
        <w:t xml:space="preserve">    if kode_kamar[i] == "SR" :</w:t>
      </w:r>
    </w:p>
    <w:p w14:paraId="205EB9C0" w14:textId="77777777" w:rsidR="000168EE" w:rsidRDefault="000168EE" w:rsidP="000168EE">
      <w:r>
        <w:t xml:space="preserve">        tipe_ruangan.append("Single Room")</w:t>
      </w:r>
    </w:p>
    <w:p w14:paraId="6D08B305" w14:textId="77777777" w:rsidR="000168EE" w:rsidRDefault="000168EE" w:rsidP="000168EE">
      <w:r>
        <w:t xml:space="preserve">        harga_ruangan.append("600000")</w:t>
      </w:r>
    </w:p>
    <w:p w14:paraId="01C8B078" w14:textId="77777777" w:rsidR="000168EE" w:rsidRDefault="000168EE" w:rsidP="000168EE">
      <w:r>
        <w:t xml:space="preserve">        jumlah_harga.append(lama_menginap[i]*int("600000"))</w:t>
      </w:r>
    </w:p>
    <w:p w14:paraId="0B26A392" w14:textId="77777777" w:rsidR="000168EE" w:rsidRDefault="000168EE" w:rsidP="000168EE">
      <w:r>
        <w:t xml:space="preserve">    elif kode_kamar[i] == "TR" :</w:t>
      </w:r>
    </w:p>
    <w:p w14:paraId="645DBF74" w14:textId="77777777" w:rsidR="000168EE" w:rsidRDefault="000168EE" w:rsidP="000168EE">
      <w:r>
        <w:t xml:space="preserve">        tipe_ruangan.append("Twin Room")</w:t>
      </w:r>
    </w:p>
    <w:p w14:paraId="7B86A470" w14:textId="77777777" w:rsidR="000168EE" w:rsidRDefault="000168EE" w:rsidP="000168EE">
      <w:r>
        <w:t xml:space="preserve">        harga_ruangan.append("800000")</w:t>
      </w:r>
    </w:p>
    <w:p w14:paraId="775F4F66" w14:textId="77777777" w:rsidR="000168EE" w:rsidRDefault="000168EE" w:rsidP="000168EE">
      <w:r>
        <w:t xml:space="preserve">        jumlah_harga.append(lama_menginap[i]*int("800000"))</w:t>
      </w:r>
    </w:p>
    <w:p w14:paraId="1E75FFDB" w14:textId="77777777" w:rsidR="000168EE" w:rsidRDefault="000168EE" w:rsidP="000168EE">
      <w:r>
        <w:t xml:space="preserve">    elif kode_kamar[i] == "FR" :</w:t>
      </w:r>
    </w:p>
    <w:p w14:paraId="2FE53B84" w14:textId="77777777" w:rsidR="000168EE" w:rsidRDefault="000168EE" w:rsidP="000168EE">
      <w:r>
        <w:t xml:space="preserve">        tipe_ruangan.append("Twin Room")</w:t>
      </w:r>
    </w:p>
    <w:p w14:paraId="08291152" w14:textId="77777777" w:rsidR="000168EE" w:rsidRDefault="000168EE" w:rsidP="000168EE">
      <w:r>
        <w:t xml:space="preserve">        harga_ruangan.append("1200000")</w:t>
      </w:r>
    </w:p>
    <w:p w14:paraId="2A8A2C84" w14:textId="77777777" w:rsidR="000168EE" w:rsidRDefault="000168EE" w:rsidP="000168EE">
      <w:r>
        <w:t xml:space="preserve">        jumlah_harga.append(lama_menginap[i]*int("1200000"))</w:t>
      </w:r>
    </w:p>
    <w:p w14:paraId="11DA8080" w14:textId="77777777" w:rsidR="000168EE" w:rsidRDefault="000168EE" w:rsidP="000168EE">
      <w:r>
        <w:t xml:space="preserve">    else :</w:t>
      </w:r>
    </w:p>
    <w:p w14:paraId="068058FD" w14:textId="77777777" w:rsidR="000168EE" w:rsidRDefault="000168EE" w:rsidP="000168EE">
      <w:r>
        <w:t xml:space="preserve">        tipe_ruangan.append("Anda Salah Input")</w:t>
      </w:r>
    </w:p>
    <w:p w14:paraId="04E29504" w14:textId="77777777" w:rsidR="000168EE" w:rsidRDefault="000168EE" w:rsidP="000168EE">
      <w:r>
        <w:t xml:space="preserve">        harga_ruangan.append("0")</w:t>
      </w:r>
    </w:p>
    <w:p w14:paraId="037B694A" w14:textId="77777777" w:rsidR="000168EE" w:rsidRDefault="000168EE" w:rsidP="000168EE">
      <w:r>
        <w:t xml:space="preserve">        jumlah_harga.append(lama_menginap[i]*int("0"))</w:t>
      </w:r>
    </w:p>
    <w:p w14:paraId="3082DD27" w14:textId="77777777" w:rsidR="000168EE" w:rsidRDefault="000168EE" w:rsidP="000168EE">
      <w:r>
        <w:t xml:space="preserve">    i= i + 1</w:t>
      </w:r>
    </w:p>
    <w:p w14:paraId="276AED86" w14:textId="77777777" w:rsidR="000168EE" w:rsidRDefault="000168EE" w:rsidP="000168EE"/>
    <w:p w14:paraId="4C26E4AD" w14:textId="77777777" w:rsidR="000168EE" w:rsidRDefault="000168EE" w:rsidP="000168EE">
      <w:r>
        <w:t>jumlah_bayar=sum(jumlah_harga)</w:t>
      </w:r>
    </w:p>
    <w:p w14:paraId="0B1FA721" w14:textId="77777777" w:rsidR="000168EE" w:rsidRDefault="000168EE" w:rsidP="000168EE"/>
    <w:p w14:paraId="585B4E24" w14:textId="77777777" w:rsidR="000168EE" w:rsidRDefault="000168EE" w:rsidP="000168EE">
      <w:r>
        <w:t># Percabangan Diskon</w:t>
      </w:r>
    </w:p>
    <w:p w14:paraId="41D19AE9" w14:textId="77777777" w:rsidR="000168EE" w:rsidRDefault="000168EE" w:rsidP="000168EE">
      <w:r>
        <w:t>if jumlah_bayar &gt;= 1500000 :</w:t>
      </w:r>
    </w:p>
    <w:p w14:paraId="2130C2B3" w14:textId="77777777" w:rsidR="000168EE" w:rsidRDefault="000168EE" w:rsidP="000168EE">
      <w:r>
        <w:lastRenderedPageBreak/>
        <w:t xml:space="preserve">    diskon = int(jumlah_bayar*3/100)</w:t>
      </w:r>
    </w:p>
    <w:p w14:paraId="66AA0FA3" w14:textId="77777777" w:rsidR="000168EE" w:rsidRDefault="000168EE" w:rsidP="000168EE">
      <w:r>
        <w:t>elif jumlah_bayar &gt;= 2500000 :</w:t>
      </w:r>
    </w:p>
    <w:p w14:paraId="2526CC6A" w14:textId="77777777" w:rsidR="000168EE" w:rsidRDefault="000168EE" w:rsidP="000168EE">
      <w:r>
        <w:t xml:space="preserve">    diskon = int(jumlah_bayar*5/100)</w:t>
      </w:r>
    </w:p>
    <w:p w14:paraId="5C7CBD12" w14:textId="77777777" w:rsidR="000168EE" w:rsidRDefault="000168EE" w:rsidP="000168EE">
      <w:r>
        <w:t>elif jumlah_bayar &gt;= 4000000 :</w:t>
      </w:r>
    </w:p>
    <w:p w14:paraId="386E4F14" w14:textId="77777777" w:rsidR="000168EE" w:rsidRDefault="000168EE" w:rsidP="000168EE">
      <w:r>
        <w:t xml:space="preserve">    diskon = int(jumlah_bayar*7/100)</w:t>
      </w:r>
    </w:p>
    <w:p w14:paraId="7ADC8F8C" w14:textId="77777777" w:rsidR="000168EE" w:rsidRDefault="000168EE" w:rsidP="000168EE">
      <w:r>
        <w:t>elif jumlah_bayar &gt;= 5500000 :</w:t>
      </w:r>
    </w:p>
    <w:p w14:paraId="7A7BF387" w14:textId="77777777" w:rsidR="000168EE" w:rsidRDefault="000168EE" w:rsidP="000168EE">
      <w:r>
        <w:t xml:space="preserve">    diskon = int(jumlah_bayar*9/100)</w:t>
      </w:r>
    </w:p>
    <w:p w14:paraId="003A840C" w14:textId="77777777" w:rsidR="000168EE" w:rsidRDefault="000168EE" w:rsidP="000168EE">
      <w:r>
        <w:t>elif jumlah_bayar &gt;= 7000000 :</w:t>
      </w:r>
    </w:p>
    <w:p w14:paraId="5FE87987" w14:textId="77777777" w:rsidR="000168EE" w:rsidRDefault="000168EE" w:rsidP="000168EE">
      <w:r>
        <w:t xml:space="preserve">    diskon = int(jumlah_bayar*10/100)</w:t>
      </w:r>
    </w:p>
    <w:p w14:paraId="748B2095" w14:textId="77777777" w:rsidR="000168EE" w:rsidRDefault="000168EE" w:rsidP="000168EE">
      <w:r>
        <w:t>else :</w:t>
      </w:r>
    </w:p>
    <w:p w14:paraId="186DFBFA" w14:textId="77777777" w:rsidR="000168EE" w:rsidRDefault="000168EE" w:rsidP="000168EE">
      <w:r>
        <w:t xml:space="preserve">    diskon = 0</w:t>
      </w:r>
    </w:p>
    <w:p w14:paraId="4E68656F" w14:textId="77777777" w:rsidR="000168EE" w:rsidRDefault="000168EE" w:rsidP="000168EE"/>
    <w:p w14:paraId="16083555" w14:textId="77777777" w:rsidR="000168EE" w:rsidRDefault="000168EE" w:rsidP="000168EE">
      <w:r>
        <w:t># input data costumer</w:t>
      </w:r>
    </w:p>
    <w:p w14:paraId="53F2C7D5" w14:textId="77777777" w:rsidR="000168EE" w:rsidRDefault="000168EE" w:rsidP="000168EE">
      <w:r>
        <w:t>print("Data costumer")</w:t>
      </w:r>
    </w:p>
    <w:p w14:paraId="23E91AEF" w14:textId="77777777" w:rsidR="000168EE" w:rsidRDefault="000168EE" w:rsidP="000168EE">
      <w:r>
        <w:t>nama = input("Nama Lengkap :")</w:t>
      </w:r>
    </w:p>
    <w:p w14:paraId="40BB1386" w14:textId="77777777" w:rsidR="000168EE" w:rsidRDefault="000168EE" w:rsidP="000168EE">
      <w:r>
        <w:t>nomor_telp = input("Nomor Telpon :")</w:t>
      </w:r>
    </w:p>
    <w:p w14:paraId="63E8C735" w14:textId="77777777" w:rsidR="000168EE" w:rsidRDefault="000168EE" w:rsidP="000168EE">
      <w:r>
        <w:t>email = input("Email :")</w:t>
      </w:r>
    </w:p>
    <w:p w14:paraId="742F19B0" w14:textId="77777777" w:rsidR="000168EE" w:rsidRDefault="000168EE" w:rsidP="000168EE">
      <w:r>
        <w:t xml:space="preserve">            </w:t>
      </w:r>
    </w:p>
    <w:p w14:paraId="4DF9622F" w14:textId="77777777" w:rsidR="000168EE" w:rsidRDefault="000168EE" w:rsidP="000168EE">
      <w:r>
        <w:t># output</w:t>
      </w:r>
    </w:p>
    <w:p w14:paraId="7338789E" w14:textId="77777777" w:rsidR="000168EE" w:rsidRDefault="000168EE" w:rsidP="000168EE"/>
    <w:p w14:paraId="5878338B" w14:textId="77777777" w:rsidR="000168EE" w:rsidRDefault="000168EE" w:rsidP="000168EE">
      <w:r>
        <w:t>print("")</w:t>
      </w:r>
    </w:p>
    <w:p w14:paraId="165E35F0" w14:textId="77777777" w:rsidR="000168EE" w:rsidRDefault="000168EE" w:rsidP="000168EE">
      <w:r>
        <w:t>print("CONSULATE HOTEL\n\n".center(80))</w:t>
      </w:r>
    </w:p>
    <w:p w14:paraId="3747F4E1" w14:textId="77777777" w:rsidR="000168EE" w:rsidRDefault="000168EE" w:rsidP="000168EE">
      <w:r>
        <w:t>print("COSTUMER DETAIL")</w:t>
      </w:r>
    </w:p>
    <w:p w14:paraId="5E8A3A85" w14:textId="77777777" w:rsidR="000168EE" w:rsidRDefault="000168EE" w:rsidP="000168EE">
      <w:r>
        <w:t>print("===============")</w:t>
      </w:r>
    </w:p>
    <w:p w14:paraId="77F3F7E6" w14:textId="77777777" w:rsidR="000168EE" w:rsidRDefault="000168EE" w:rsidP="000168EE">
      <w:r>
        <w:t>print("NAMA : ",nama)</w:t>
      </w:r>
    </w:p>
    <w:p w14:paraId="657A2EDC" w14:textId="77777777" w:rsidR="000168EE" w:rsidRDefault="000168EE" w:rsidP="000168EE">
      <w:r>
        <w:lastRenderedPageBreak/>
        <w:t>print("NOMOR TELEPON :",nomor_telp)</w:t>
      </w:r>
    </w:p>
    <w:p w14:paraId="1B6494F3" w14:textId="77777777" w:rsidR="000168EE" w:rsidRDefault="000168EE" w:rsidP="000168EE">
      <w:r>
        <w:t>print("EMAIL : ",email)</w:t>
      </w:r>
    </w:p>
    <w:p w14:paraId="7CB2FEBF" w14:textId="77777777" w:rsidR="000168EE" w:rsidRDefault="000168EE" w:rsidP="000168EE">
      <w:r>
        <w:t>print("")</w:t>
      </w:r>
    </w:p>
    <w:p w14:paraId="79E3E8BC" w14:textId="77777777" w:rsidR="000168EE" w:rsidRDefault="000168EE" w:rsidP="000168EE">
      <w:r>
        <w:t>print("DETAIL PEMBAYARAN")</w:t>
      </w:r>
    </w:p>
    <w:p w14:paraId="37645E2C" w14:textId="77777777" w:rsidR="000168EE" w:rsidRDefault="000168EE" w:rsidP="000168EE">
      <w:r>
        <w:t>print("============================================================================= ")</w:t>
      </w:r>
    </w:p>
    <w:p w14:paraId="207D8ACA" w14:textId="77777777" w:rsidR="000168EE" w:rsidRDefault="000168EE" w:rsidP="000168EE">
      <w:r>
        <w:t>print('|  No.    Tipe kamar      Harga/hari     Lama Menginap       Total Harga    |' )</w:t>
      </w:r>
    </w:p>
    <w:p w14:paraId="0B4221D5" w14:textId="77777777" w:rsidR="000168EE" w:rsidRDefault="000168EE" w:rsidP="000168EE">
      <w:r>
        <w:t>print("----------------------------------------------------------------------------- ")</w:t>
      </w:r>
    </w:p>
    <w:p w14:paraId="03188F92" w14:textId="77777777" w:rsidR="000168EE" w:rsidRDefault="000168EE" w:rsidP="000168EE"/>
    <w:p w14:paraId="60488770" w14:textId="77777777" w:rsidR="000168EE" w:rsidRDefault="000168EE" w:rsidP="000168EE">
      <w:r>
        <w:t># Perulangan Detail Pembayaran</w:t>
      </w:r>
    </w:p>
    <w:p w14:paraId="5980C4C1" w14:textId="77777777" w:rsidR="000168EE" w:rsidRDefault="000168EE" w:rsidP="000168EE">
      <w:r>
        <w:t>a = 0</w:t>
      </w:r>
    </w:p>
    <w:p w14:paraId="3C0914A1" w14:textId="77777777" w:rsidR="000168EE" w:rsidRDefault="000168EE" w:rsidP="000168EE">
      <w:r>
        <w:t>while a &lt; banyak_jenis :</w:t>
      </w:r>
    </w:p>
    <w:p w14:paraId="43692946" w14:textId="77777777" w:rsidR="000168EE" w:rsidRDefault="000168EE" w:rsidP="000168EE">
      <w:r>
        <w:t xml:space="preserve">    x = a + 1</w:t>
      </w:r>
    </w:p>
    <w:p w14:paraId="34613287" w14:textId="77777777" w:rsidR="000168EE" w:rsidRDefault="000168EE" w:rsidP="000168EE">
      <w:r>
        <w:t xml:space="preserve">    print(</w:t>
      </w:r>
    </w:p>
    <w:p w14:paraId="0FDC458E" w14:textId="77777777" w:rsidR="000168EE" w:rsidRDefault="000168EE" w:rsidP="000168EE">
      <w:r>
        <w:t xml:space="preserve">        f'''|   {x: &lt;6}{tipe_ruangan[a]: &lt;12}{harga_ruangan[a]: &gt;11}{lama_menginap[a]: &gt;15}{jumlah_harga[a]: &gt;23}{' ': &gt;5}|''')</w:t>
      </w:r>
    </w:p>
    <w:p w14:paraId="10650A44" w14:textId="77777777" w:rsidR="000168EE" w:rsidRDefault="000168EE" w:rsidP="000168EE">
      <w:r>
        <w:t xml:space="preserve">    a = a + 1</w:t>
      </w:r>
    </w:p>
    <w:p w14:paraId="0F479697" w14:textId="77777777" w:rsidR="000168EE" w:rsidRDefault="000168EE" w:rsidP="000168EE">
      <w:r>
        <w:t>print("----------------------------------------------------------------------------- ")</w:t>
      </w:r>
    </w:p>
    <w:p w14:paraId="4868E80F" w14:textId="77777777" w:rsidR="000168EE" w:rsidRDefault="000168EE" w:rsidP="000168EE">
      <w:r>
        <w:t>print("\t\t\t                     Jumlah Bayar    Rp",'{:,}'.format(jumlah_bayar))</w:t>
      </w:r>
    </w:p>
    <w:p w14:paraId="7B9B730B" w14:textId="77777777" w:rsidR="000168EE" w:rsidRDefault="000168EE" w:rsidP="000168EE">
      <w:r>
        <w:t>print("\t\t\t                     Diskon          Rp",'{:,}'.format(diskon))</w:t>
      </w:r>
    </w:p>
    <w:p w14:paraId="159966E8" w14:textId="77777777" w:rsidR="000168EE" w:rsidRDefault="000168EE" w:rsidP="000168EE">
      <w:r>
        <w:t>print("\t\t\t\t             ------------------------------")</w:t>
      </w:r>
    </w:p>
    <w:p w14:paraId="390D9A23" w14:textId="77777777" w:rsidR="000168EE" w:rsidRDefault="000168EE" w:rsidP="000168EE">
      <w:r>
        <w:t>total_bayar = int(jumlah_bayar - diskon)</w:t>
      </w:r>
    </w:p>
    <w:p w14:paraId="2BFC5646" w14:textId="59DF11F8" w:rsidR="00084C8B" w:rsidRDefault="000168EE" w:rsidP="000168EE">
      <w:r>
        <w:t>print("\t\t\t                     Jumlah Bayar    Rp",'{:,}'.format(total_bayar))</w:t>
      </w:r>
    </w:p>
    <w:p w14:paraId="0A86969F" w14:textId="77777777" w:rsidR="00084C8B" w:rsidRDefault="00084C8B"/>
    <w:p w14:paraId="684D0769" w14:textId="77777777" w:rsidR="00084C8B" w:rsidRDefault="004E4F6B">
      <w:pPr>
        <w:rPr>
          <w:b/>
          <w:sz w:val="28"/>
          <w:szCs w:val="28"/>
        </w:rPr>
      </w:pPr>
      <w:r>
        <w:br w:type="page"/>
      </w:r>
    </w:p>
    <w:p w14:paraId="6E222314" w14:textId="77777777" w:rsidR="00084C8B" w:rsidRDefault="004E4F6B">
      <w:pPr>
        <w:pStyle w:val="Heading1"/>
        <w:numPr>
          <w:ilvl w:val="0"/>
          <w:numId w:val="2"/>
        </w:numPr>
        <w:tabs>
          <w:tab w:val="left" w:pos="993"/>
        </w:tabs>
        <w:ind w:left="0" w:firstLine="0"/>
      </w:pPr>
      <w:r>
        <w:lastRenderedPageBreak/>
        <w:br/>
      </w:r>
      <w:bookmarkStart w:id="17" w:name="_Toc149033896"/>
      <w:r w:rsidRPr="002E5869">
        <w:rPr>
          <w:sz w:val="36"/>
          <w:szCs w:val="40"/>
        </w:rPr>
        <w:t>PENUTUP</w:t>
      </w:r>
      <w:bookmarkEnd w:id="17"/>
    </w:p>
    <w:p w14:paraId="2EA8B199" w14:textId="77777777" w:rsidR="00084C8B" w:rsidRPr="002E5869" w:rsidRDefault="004E4F6B">
      <w:pPr>
        <w:pStyle w:val="Heading2"/>
        <w:numPr>
          <w:ilvl w:val="1"/>
          <w:numId w:val="2"/>
        </w:numPr>
        <w:rPr>
          <w:sz w:val="28"/>
          <w:szCs w:val="28"/>
        </w:rPr>
      </w:pPr>
      <w:bookmarkStart w:id="18" w:name="_Toc149033897"/>
      <w:r w:rsidRPr="002E5869">
        <w:rPr>
          <w:sz w:val="28"/>
          <w:szCs w:val="28"/>
        </w:rPr>
        <w:t>Kesimpulan</w:t>
      </w:r>
      <w:bookmarkEnd w:id="18"/>
    </w:p>
    <w:p w14:paraId="4F8BBC2D" w14:textId="3FE82D35" w:rsidR="00663B85" w:rsidRDefault="00433325" w:rsidP="00433325">
      <w:r>
        <w:t>Melalui studi kasus ini, kami berhasil mengembangkan  sistem reservasi hotel dengan menggunakan bahasa pemrograman Python.</w:t>
      </w:r>
      <w:r w:rsidR="00663B85">
        <w:t xml:space="preserve"> </w:t>
      </w:r>
      <w:r>
        <w:t>Berikut  beberapa kesimpulan</w:t>
      </w:r>
      <w:r w:rsidR="00663B85">
        <w:t xml:space="preserve"> </w:t>
      </w:r>
      <w:r>
        <w:t xml:space="preserve">penting yang dapat diambil dari penelitian ini: </w:t>
      </w:r>
    </w:p>
    <w:p w14:paraId="32B50B50" w14:textId="298C7D71" w:rsidR="00433325" w:rsidRDefault="00663B85" w:rsidP="00433325">
      <w:r>
        <w:t xml:space="preserve">1. </w:t>
      </w:r>
      <w:r w:rsidR="00433325" w:rsidRPr="00663B85">
        <w:rPr>
          <w:b/>
          <w:bCs/>
        </w:rPr>
        <w:t>Menerapkan konsep dasar pemrograman</w:t>
      </w:r>
      <w:r w:rsidR="00433325">
        <w:t>: Saat mengembangkan aplikasi pemesanan hotel ini, kami  menerapkan Berhasil menguasai konsep dasar pemrograman Python, termasuk variabel, tipe data, struktur kontrol, dan fungsi.</w:t>
      </w:r>
    </w:p>
    <w:p w14:paraId="667FCCAF" w14:textId="77777777" w:rsidR="00433325" w:rsidRDefault="00433325" w:rsidP="00433325">
      <w:r>
        <w:t xml:space="preserve"> Penggunaan bahasa pemrograman Python memungkinkan pengembangan aplikasi  lebih cepat dan efisien.</w:t>
      </w:r>
    </w:p>
    <w:p w14:paraId="4FDC407F" w14:textId="363198FF" w:rsidR="00433325" w:rsidRDefault="00663B85" w:rsidP="00433325">
      <w:r w:rsidRPr="00663B85">
        <w:rPr>
          <w:b/>
          <w:bCs/>
        </w:rPr>
        <w:t xml:space="preserve">2. </w:t>
      </w:r>
      <w:r w:rsidR="00433325" w:rsidRPr="00663B85">
        <w:rPr>
          <w:b/>
          <w:bCs/>
        </w:rPr>
        <w:t>Manajemen data yang efektif</w:t>
      </w:r>
      <w:r w:rsidR="00433325">
        <w:t>: Dengan menggunakan Python, kita dapat dengan mudah mengelola data pelanggan, kamar hotel, dan informasi pemesanan.</w:t>
      </w:r>
    </w:p>
    <w:p w14:paraId="7815EB24" w14:textId="3DD46FCD" w:rsidR="002E5869" w:rsidRDefault="00433325" w:rsidP="002E5869">
      <w:r>
        <w:t xml:space="preserve"> Dengan menggunakan struktur data seperti daftar  dan kamus dengan Python, kita dapat menyimpan dan mengakses data secara efisie</w:t>
      </w:r>
      <w:r w:rsidR="00663B85">
        <w:t>n</w:t>
      </w:r>
      <w:r w:rsidR="002E5869">
        <w:t>.</w:t>
      </w:r>
    </w:p>
    <w:p w14:paraId="470BA57E" w14:textId="7BEACF11" w:rsidR="002E5869" w:rsidRDefault="002E5869" w:rsidP="002E5869">
      <w:r>
        <w:t xml:space="preserve"> Keberhasilan penggunaan Python dalam proyek ini menegaskan keserbagunaan dan keandalan bahasa pemrograman ini dalam mengembangkan aplikasi bisnis.</w:t>
      </w:r>
    </w:p>
    <w:p w14:paraId="02AF45F2" w14:textId="77777777" w:rsidR="00084C8B" w:rsidRDefault="00084C8B"/>
    <w:p w14:paraId="191B028C" w14:textId="77777777" w:rsidR="00084C8B" w:rsidRPr="000168EE" w:rsidRDefault="004E4F6B">
      <w:pPr>
        <w:pStyle w:val="Heading2"/>
        <w:numPr>
          <w:ilvl w:val="1"/>
          <w:numId w:val="2"/>
        </w:numPr>
        <w:rPr>
          <w:sz w:val="28"/>
          <w:szCs w:val="28"/>
        </w:rPr>
      </w:pPr>
      <w:bookmarkStart w:id="19" w:name="_Toc149033898"/>
      <w:r w:rsidRPr="000168EE">
        <w:rPr>
          <w:sz w:val="28"/>
          <w:szCs w:val="28"/>
        </w:rPr>
        <w:t>Saran</w:t>
      </w:r>
      <w:bookmarkEnd w:id="19"/>
    </w:p>
    <w:p w14:paraId="17CD6CE3" w14:textId="77777777" w:rsidR="00FC6EDA" w:rsidRPr="00FC6EDA" w:rsidRDefault="00FC6EDA" w:rsidP="00FC6EDA">
      <w:pPr>
        <w:rPr>
          <w:rFonts w:eastAsia="SimSun"/>
          <w:color w:val="202124"/>
          <w:shd w:val="clear" w:color="auto" w:fill="FFFFFF"/>
        </w:rPr>
      </w:pPr>
      <w:r>
        <w:t xml:space="preserve">- </w:t>
      </w:r>
      <w:r w:rsidRPr="00FC6EDA">
        <w:rPr>
          <w:rFonts w:eastAsia="SimSun"/>
          <w:color w:val="202124"/>
          <w:shd w:val="clear" w:color="auto" w:fill="FFFFFF"/>
        </w:rPr>
        <w:t>Slow Speed. Sebagai sebuah interpreted language, python memiliki kecepatan lambat jika dibandingkan dengan C/C++ atau Java</w:t>
      </w:r>
    </w:p>
    <w:p w14:paraId="3ED6F657" w14:textId="77777777" w:rsidR="00FC6EDA" w:rsidRPr="00FC6EDA" w:rsidRDefault="00FC6EDA" w:rsidP="00FC6EDA">
      <w:pPr>
        <w:rPr>
          <w:rFonts w:eastAsia="SimSun"/>
          <w:color w:val="202124"/>
          <w:shd w:val="clear" w:color="auto" w:fill="FFFFFF"/>
        </w:rPr>
      </w:pPr>
      <w:r w:rsidRPr="00FC6EDA">
        <w:rPr>
          <w:rFonts w:eastAsia="SimSun"/>
          <w:color w:val="202124"/>
          <w:shd w:val="clear" w:color="auto" w:fill="FFFFFF"/>
        </w:rPr>
        <w:t xml:space="preserve">- </w:t>
      </w:r>
      <w:r w:rsidRPr="00FC6EDA">
        <w:rPr>
          <w:rFonts w:ascii="Arial" w:eastAsia="SimSun" w:hAnsi="Arial" w:cs="Arial"/>
          <w:color w:val="202124"/>
          <w:sz w:val="16"/>
          <w:szCs w:val="16"/>
          <w:shd w:val="clear" w:color="auto" w:fill="FFFFFF"/>
        </w:rPr>
        <w:t> </w:t>
      </w:r>
      <w:r w:rsidRPr="00FC6EDA">
        <w:rPr>
          <w:rFonts w:eastAsia="SimSun"/>
          <w:color w:val="202124"/>
          <w:shd w:val="clear" w:color="auto" w:fill="FFFFFF"/>
        </w:rPr>
        <w:t>Tidak Ramah pada Mobile Development. Faktanya adalah bahwa python cukup baik dalam Desktop maupun platform server</w:t>
      </w:r>
    </w:p>
    <w:p w14:paraId="3C3D8017" w14:textId="4F01EC27" w:rsidR="00084C8B" w:rsidRDefault="00084C8B"/>
    <w:p w14:paraId="14CBD440" w14:textId="77777777" w:rsidR="00084C8B" w:rsidRPr="0082487F" w:rsidRDefault="004E4F6B" w:rsidP="002E5869">
      <w:pPr>
        <w:pStyle w:val="Heading1"/>
        <w:numPr>
          <w:ilvl w:val="0"/>
          <w:numId w:val="0"/>
        </w:numPr>
        <w:tabs>
          <w:tab w:val="left" w:pos="851"/>
        </w:tabs>
        <w:rPr>
          <w:sz w:val="36"/>
          <w:szCs w:val="40"/>
        </w:rPr>
      </w:pPr>
      <w:bookmarkStart w:id="20" w:name="_Toc149033899"/>
      <w:r w:rsidRPr="0082487F">
        <w:rPr>
          <w:sz w:val="36"/>
          <w:szCs w:val="40"/>
        </w:rPr>
        <w:t>DAFTAR PUSTAKA</w:t>
      </w:r>
      <w:bookmarkEnd w:id="20"/>
    </w:p>
    <w:p w14:paraId="38EC653D" w14:textId="77777777" w:rsidR="00907ACB" w:rsidRDefault="00AA0E83">
      <w:r>
        <w:t xml:space="preserve">Akbar </w:t>
      </w:r>
      <w:r w:rsidR="00D74B3E">
        <w:t xml:space="preserve">Nur Syahrudin &amp; </w:t>
      </w:r>
      <w:r>
        <w:t xml:space="preserve">Tedi </w:t>
      </w:r>
      <w:r w:rsidR="00D74B3E">
        <w:t xml:space="preserve">Kurniawan </w:t>
      </w:r>
      <w:r>
        <w:t>(2018).</w:t>
      </w:r>
    </w:p>
    <w:p w14:paraId="77277548" w14:textId="7A80E658" w:rsidR="00AA0E83" w:rsidRDefault="00AA0E83" w:rsidP="00E51040">
      <w:pPr>
        <w:ind w:left="851" w:hanging="142"/>
      </w:pPr>
      <w:r>
        <w:t>“input dan output pada bahasa python pemrograman python” jurnal dasar</w:t>
      </w:r>
      <w:r w:rsidR="00E51040">
        <w:t xml:space="preserve"> </w:t>
      </w:r>
      <w:r>
        <w:t>pemrogaman python STMIK, volume 1, nomor 1</w:t>
      </w:r>
      <w:r w:rsidR="00C2214D">
        <w:t>, (halaman 1-7)</w:t>
      </w:r>
    </w:p>
    <w:p w14:paraId="2A66B081" w14:textId="2D741FB0" w:rsidR="00907ACB" w:rsidRDefault="00907ACB">
      <w:r>
        <w:t>Tiobe</w:t>
      </w:r>
    </w:p>
    <w:p w14:paraId="0DC53E15" w14:textId="7407D18D" w:rsidR="00907ACB" w:rsidRDefault="00907ACB" w:rsidP="00907ACB">
      <w:pPr>
        <w:ind w:left="720"/>
      </w:pPr>
      <w:r>
        <w:t xml:space="preserve">“tiobe index for november 2015”2015. [online]. Available: </w:t>
      </w:r>
      <w:hyperlink r:id="rId28" w:history="1">
        <w:r w:rsidRPr="002C44F4">
          <w:rPr>
            <w:rStyle w:val="Hyperlink"/>
          </w:rPr>
          <w:t>http://www.tiobe.com/index.php/content/paperinfo/tpci/index.html</w:t>
        </w:r>
      </w:hyperlink>
      <w:r>
        <w:t xml:space="preserve">. </w:t>
      </w:r>
    </w:p>
    <w:p w14:paraId="6E1635AE" w14:textId="52316044" w:rsidR="00907ACB" w:rsidRDefault="00907ACB">
      <w:r>
        <w:t>Rosaly &amp; Prasetyo 2019</w:t>
      </w:r>
    </w:p>
    <w:p w14:paraId="4B470345" w14:textId="072B01A6" w:rsidR="00907ACB" w:rsidRDefault="00907ACB" w:rsidP="0082487F">
      <w:pPr>
        <w:ind w:left="720"/>
      </w:pPr>
      <w:r>
        <w:t xml:space="preserve">“pengertian flowchart beserta fungsi dan simbol-simbol flowchart </w:t>
      </w:r>
      <w:r w:rsidR="0082487F">
        <w:t xml:space="preserve">yang   paling umum digunakan” </w:t>
      </w:r>
      <w:hyperlink r:id="rId29" w:history="1">
        <w:r w:rsidR="0082487F" w:rsidRPr="002C44F4">
          <w:rPr>
            <w:rStyle w:val="Hyperlink"/>
          </w:rPr>
          <w:t>https://www.Nasabamedia.Com</w:t>
        </w:r>
      </w:hyperlink>
      <w:r w:rsidR="0082487F">
        <w:t xml:space="preserve"> </w:t>
      </w:r>
    </w:p>
    <w:p w14:paraId="20643DDF" w14:textId="77777777" w:rsidR="00C2214D" w:rsidRDefault="00C2214D"/>
    <w:p w14:paraId="2319A53C" w14:textId="77777777" w:rsidR="00C2214D" w:rsidRDefault="00C2214D"/>
    <w:p w14:paraId="3B7D963F" w14:textId="77777777" w:rsidR="00084C8B" w:rsidRDefault="00084C8B"/>
    <w:sectPr w:rsidR="00084C8B">
      <w:pgSz w:w="11906" w:h="16838"/>
      <w:pgMar w:top="1701" w:right="1418" w:bottom="1418" w:left="2268" w:header="709" w:footer="70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2BFAD2" w14:textId="77777777" w:rsidR="00932DCB" w:rsidRDefault="00932DCB" w:rsidP="00D43E3F">
      <w:pPr>
        <w:spacing w:line="240" w:lineRule="auto"/>
      </w:pPr>
      <w:r>
        <w:separator/>
      </w:r>
    </w:p>
  </w:endnote>
  <w:endnote w:type="continuationSeparator" w:id="0">
    <w:p w14:paraId="4E12A9F8" w14:textId="77777777" w:rsidR="00932DCB" w:rsidRDefault="00932DCB" w:rsidP="00D43E3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B36E96" w14:textId="77777777" w:rsidR="00932DCB" w:rsidRDefault="00932DCB" w:rsidP="00D43E3F">
      <w:pPr>
        <w:spacing w:line="240" w:lineRule="auto"/>
      </w:pPr>
      <w:r>
        <w:separator/>
      </w:r>
    </w:p>
  </w:footnote>
  <w:footnote w:type="continuationSeparator" w:id="0">
    <w:p w14:paraId="7E42C14E" w14:textId="77777777" w:rsidR="00932DCB" w:rsidRDefault="00932DCB" w:rsidP="00D43E3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C203AE"/>
    <w:multiLevelType w:val="multilevel"/>
    <w:tmpl w:val="92D8DED6"/>
    <w:lvl w:ilvl="0">
      <w:start w:val="1"/>
      <w:numFmt w:val="decimal"/>
      <w:pStyle w:val="Heading1"/>
      <w:lvlText w:val="%1."/>
      <w:lvlJc w:val="left"/>
      <w:pPr>
        <w:ind w:left="1440" w:hanging="360"/>
      </w:pPr>
      <w:rPr>
        <w:u w:val="none"/>
      </w:rPr>
    </w:lvl>
    <w:lvl w:ilvl="1">
      <w:start w:val="1"/>
      <w:numFmt w:val="lowerLetter"/>
      <w:pStyle w:val="Heading2"/>
      <w:lvlText w:val="%2."/>
      <w:lvlJc w:val="left"/>
      <w:pPr>
        <w:ind w:left="2160" w:hanging="360"/>
      </w:pPr>
      <w:rPr>
        <w:u w:val="none"/>
      </w:rPr>
    </w:lvl>
    <w:lvl w:ilvl="2">
      <w:start w:val="1"/>
      <w:numFmt w:val="lowerRoman"/>
      <w:pStyle w:val="Heading3"/>
      <w:lvlText w:val="%3."/>
      <w:lvlJc w:val="right"/>
      <w:pPr>
        <w:ind w:left="2880" w:hanging="360"/>
      </w:pPr>
      <w:rPr>
        <w:u w:val="none"/>
      </w:rPr>
    </w:lvl>
    <w:lvl w:ilvl="3">
      <w:start w:val="1"/>
      <w:numFmt w:val="decimal"/>
      <w:pStyle w:val="Heading4"/>
      <w:lvlText w:val="%4."/>
      <w:lvlJc w:val="left"/>
      <w:pPr>
        <w:ind w:left="3600" w:hanging="360"/>
      </w:pPr>
      <w:rPr>
        <w:u w:val="none"/>
      </w:rPr>
    </w:lvl>
    <w:lvl w:ilvl="4">
      <w:start w:val="1"/>
      <w:numFmt w:val="lowerLetter"/>
      <w:pStyle w:val="Heading5"/>
      <w:lvlText w:val="%5."/>
      <w:lvlJc w:val="left"/>
      <w:pPr>
        <w:ind w:left="4320" w:hanging="360"/>
      </w:pPr>
      <w:rPr>
        <w:u w:val="none"/>
      </w:rPr>
    </w:lvl>
    <w:lvl w:ilvl="5">
      <w:start w:val="1"/>
      <w:numFmt w:val="lowerRoman"/>
      <w:pStyle w:val="Heading6"/>
      <w:lvlText w:val="%6."/>
      <w:lvlJc w:val="right"/>
      <w:pPr>
        <w:ind w:left="5040" w:hanging="360"/>
      </w:pPr>
      <w:rPr>
        <w:u w:val="none"/>
      </w:rPr>
    </w:lvl>
    <w:lvl w:ilvl="6">
      <w:start w:val="1"/>
      <w:numFmt w:val="decimal"/>
      <w:pStyle w:val="Heading7"/>
      <w:lvlText w:val="%7."/>
      <w:lvlJc w:val="left"/>
      <w:pPr>
        <w:ind w:left="5760" w:hanging="360"/>
      </w:pPr>
      <w:rPr>
        <w:u w:val="none"/>
      </w:rPr>
    </w:lvl>
    <w:lvl w:ilvl="7">
      <w:start w:val="1"/>
      <w:numFmt w:val="lowerLetter"/>
      <w:pStyle w:val="Heading8"/>
      <w:lvlText w:val="%8."/>
      <w:lvlJc w:val="left"/>
      <w:pPr>
        <w:ind w:left="6480" w:hanging="360"/>
      </w:pPr>
      <w:rPr>
        <w:u w:val="none"/>
      </w:rPr>
    </w:lvl>
    <w:lvl w:ilvl="8">
      <w:start w:val="1"/>
      <w:numFmt w:val="lowerRoman"/>
      <w:pStyle w:val="Heading9"/>
      <w:lvlText w:val="%9."/>
      <w:lvlJc w:val="right"/>
      <w:pPr>
        <w:ind w:left="7200" w:hanging="360"/>
      </w:pPr>
      <w:rPr>
        <w:u w:val="none"/>
      </w:rPr>
    </w:lvl>
  </w:abstractNum>
  <w:abstractNum w:abstractNumId="1">
    <w:nsid w:val="6C901343"/>
    <w:multiLevelType w:val="multilevel"/>
    <w:tmpl w:val="0F385E70"/>
    <w:lvl w:ilvl="0">
      <w:start w:val="1"/>
      <w:numFmt w:val="upperRoman"/>
      <w:lvlText w:val="BAB %1"/>
      <w:lvlJc w:val="left"/>
      <w:pPr>
        <w:ind w:left="5111" w:hanging="432"/>
      </w:pPr>
      <w:rPr>
        <w:rFonts w:hint="default"/>
        <w:sz w:val="36"/>
        <w:szCs w:val="40"/>
      </w:rPr>
    </w:lvl>
    <w:lvl w:ilvl="1">
      <w:start w:val="1"/>
      <w:numFmt w:val="decimal"/>
      <w:isLg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nsid w:val="775E2987"/>
    <w:multiLevelType w:val="hybridMultilevel"/>
    <w:tmpl w:val="D89EB04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4C8B"/>
    <w:rsid w:val="000168EE"/>
    <w:rsid w:val="00084C8B"/>
    <w:rsid w:val="000D23FE"/>
    <w:rsid w:val="000D793E"/>
    <w:rsid w:val="001506D9"/>
    <w:rsid w:val="001D302A"/>
    <w:rsid w:val="001D7B70"/>
    <w:rsid w:val="002E5869"/>
    <w:rsid w:val="0034362C"/>
    <w:rsid w:val="00385F1F"/>
    <w:rsid w:val="003A476F"/>
    <w:rsid w:val="003C6CBB"/>
    <w:rsid w:val="0042090D"/>
    <w:rsid w:val="00423A02"/>
    <w:rsid w:val="00433325"/>
    <w:rsid w:val="004B2DF4"/>
    <w:rsid w:val="004C0C05"/>
    <w:rsid w:val="004E4F6B"/>
    <w:rsid w:val="00580CF0"/>
    <w:rsid w:val="005837A5"/>
    <w:rsid w:val="0058706D"/>
    <w:rsid w:val="005D2273"/>
    <w:rsid w:val="00635EEE"/>
    <w:rsid w:val="00663B85"/>
    <w:rsid w:val="006B094A"/>
    <w:rsid w:val="006D63F7"/>
    <w:rsid w:val="00757D0B"/>
    <w:rsid w:val="008141DE"/>
    <w:rsid w:val="0082487F"/>
    <w:rsid w:val="008A615F"/>
    <w:rsid w:val="00907A85"/>
    <w:rsid w:val="00907ACB"/>
    <w:rsid w:val="00932DCB"/>
    <w:rsid w:val="009F12BB"/>
    <w:rsid w:val="00A7602C"/>
    <w:rsid w:val="00AA0E83"/>
    <w:rsid w:val="00AA534C"/>
    <w:rsid w:val="00AC0BA0"/>
    <w:rsid w:val="00B5390E"/>
    <w:rsid w:val="00B5557B"/>
    <w:rsid w:val="00B83BD3"/>
    <w:rsid w:val="00BE5F51"/>
    <w:rsid w:val="00C2214D"/>
    <w:rsid w:val="00D43E3F"/>
    <w:rsid w:val="00D74B3E"/>
    <w:rsid w:val="00DE04E4"/>
    <w:rsid w:val="00DE7600"/>
    <w:rsid w:val="00E12CE0"/>
    <w:rsid w:val="00E51040"/>
    <w:rsid w:val="00EB31DA"/>
    <w:rsid w:val="00F44DB2"/>
    <w:rsid w:val="00F76AFD"/>
    <w:rsid w:val="00FB2186"/>
    <w:rsid w:val="00FC6EDA"/>
    <w:rsid w:val="00FF3D6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1A8E59"/>
  <w15:docId w15:val="{61C75784-6B87-4FF2-B1DA-2553210202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ID" w:eastAsia="en-ID"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1510"/>
    <w:pPr>
      <w:contextualSpacing/>
    </w:pPr>
  </w:style>
  <w:style w:type="paragraph" w:styleId="Heading1">
    <w:name w:val="heading 1"/>
    <w:basedOn w:val="Normal"/>
    <w:next w:val="Normal"/>
    <w:link w:val="Heading1Char"/>
    <w:uiPriority w:val="9"/>
    <w:qFormat/>
    <w:rsid w:val="007E6CA0"/>
    <w:pPr>
      <w:keepNext/>
      <w:keepLines/>
      <w:numPr>
        <w:numId w:val="1"/>
      </w:numPr>
      <w:spacing w:before="24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7E6CA0"/>
    <w:pPr>
      <w:keepNext/>
      <w:keepLines/>
      <w:numPr>
        <w:ilvl w:val="1"/>
        <w:numId w:val="1"/>
      </w:numPr>
      <w:spacing w:before="4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7E6CA0"/>
    <w:pPr>
      <w:keepNext/>
      <w:keepLines/>
      <w:numPr>
        <w:ilvl w:val="2"/>
        <w:numId w:val="1"/>
      </w:numPr>
      <w:spacing w:before="40"/>
      <w:outlineLvl w:val="2"/>
    </w:pPr>
    <w:rPr>
      <w:rFonts w:eastAsiaTheme="majorEastAsia" w:cstheme="majorBidi"/>
      <w:b/>
    </w:rPr>
  </w:style>
  <w:style w:type="paragraph" w:styleId="Heading4">
    <w:name w:val="heading 4"/>
    <w:basedOn w:val="Normal"/>
    <w:next w:val="Normal"/>
    <w:link w:val="Heading4Char"/>
    <w:uiPriority w:val="9"/>
    <w:unhideWhenUsed/>
    <w:qFormat/>
    <w:rsid w:val="007E6CA0"/>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E6CA0"/>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E6CA0"/>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E6CA0"/>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E6CA0"/>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E6CA0"/>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7E6CA0"/>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7E6CA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7E6CA0"/>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7E6CA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7E6CA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E6CA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E6CA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E6CA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E6CA0"/>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A67613"/>
    <w:pPr>
      <w:tabs>
        <w:tab w:val="center" w:pos="4513"/>
        <w:tab w:val="right" w:pos="9026"/>
      </w:tabs>
      <w:spacing w:line="240" w:lineRule="auto"/>
    </w:pPr>
  </w:style>
  <w:style w:type="character" w:customStyle="1" w:styleId="HeaderChar">
    <w:name w:val="Header Char"/>
    <w:basedOn w:val="DefaultParagraphFont"/>
    <w:link w:val="Header"/>
    <w:uiPriority w:val="99"/>
    <w:rsid w:val="00A67613"/>
  </w:style>
  <w:style w:type="paragraph" w:styleId="Footer">
    <w:name w:val="footer"/>
    <w:basedOn w:val="Normal"/>
    <w:link w:val="FooterChar"/>
    <w:uiPriority w:val="99"/>
    <w:unhideWhenUsed/>
    <w:rsid w:val="00A67613"/>
    <w:pPr>
      <w:tabs>
        <w:tab w:val="center" w:pos="4513"/>
        <w:tab w:val="right" w:pos="9026"/>
      </w:tabs>
      <w:spacing w:line="240" w:lineRule="auto"/>
    </w:pPr>
  </w:style>
  <w:style w:type="character" w:customStyle="1" w:styleId="FooterChar">
    <w:name w:val="Footer Char"/>
    <w:basedOn w:val="DefaultParagraphFont"/>
    <w:link w:val="Footer"/>
    <w:uiPriority w:val="99"/>
    <w:rsid w:val="00A67613"/>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TOCHeading">
    <w:name w:val="TOC Heading"/>
    <w:basedOn w:val="Heading1"/>
    <w:next w:val="Normal"/>
    <w:uiPriority w:val="39"/>
    <w:unhideWhenUsed/>
    <w:qFormat/>
    <w:rsid w:val="00580CF0"/>
    <w:pPr>
      <w:numPr>
        <w:numId w:val="0"/>
      </w:numPr>
      <w:spacing w:line="259" w:lineRule="auto"/>
      <w:contextualSpacing w:val="0"/>
      <w:jc w:val="left"/>
      <w:outlineLvl w:val="9"/>
    </w:pPr>
    <w:rPr>
      <w:rFonts w:asciiTheme="majorHAnsi" w:hAnsiTheme="majorHAnsi"/>
      <w:b w:val="0"/>
      <w:color w:val="2F5496" w:themeColor="accent1" w:themeShade="BF"/>
      <w:sz w:val="32"/>
      <w:lang w:val="en-US" w:eastAsia="en-US"/>
    </w:rPr>
  </w:style>
  <w:style w:type="paragraph" w:styleId="TOC1">
    <w:name w:val="toc 1"/>
    <w:basedOn w:val="Normal"/>
    <w:next w:val="Normal"/>
    <w:autoRedefine/>
    <w:uiPriority w:val="39"/>
    <w:unhideWhenUsed/>
    <w:rsid w:val="00580CF0"/>
    <w:pPr>
      <w:spacing w:after="100"/>
    </w:pPr>
  </w:style>
  <w:style w:type="paragraph" w:styleId="TOC2">
    <w:name w:val="toc 2"/>
    <w:basedOn w:val="Normal"/>
    <w:next w:val="Normal"/>
    <w:autoRedefine/>
    <w:uiPriority w:val="39"/>
    <w:unhideWhenUsed/>
    <w:rsid w:val="00580CF0"/>
    <w:pPr>
      <w:spacing w:after="100"/>
      <w:ind w:left="240"/>
    </w:pPr>
  </w:style>
  <w:style w:type="character" w:styleId="Hyperlink">
    <w:name w:val="Hyperlink"/>
    <w:basedOn w:val="DefaultParagraphFont"/>
    <w:uiPriority w:val="99"/>
    <w:unhideWhenUsed/>
    <w:rsid w:val="00580CF0"/>
    <w:rPr>
      <w:color w:val="0563C1" w:themeColor="hyperlink"/>
      <w:u w:val="single"/>
    </w:rPr>
  </w:style>
  <w:style w:type="paragraph" w:styleId="NoSpacing">
    <w:name w:val="No Spacing"/>
    <w:uiPriority w:val="1"/>
    <w:qFormat/>
    <w:rsid w:val="00B5390E"/>
    <w:pPr>
      <w:spacing w:line="240" w:lineRule="auto"/>
      <w:contextualSpacing/>
    </w:pPr>
  </w:style>
  <w:style w:type="paragraph" w:styleId="ListParagraph">
    <w:name w:val="List Paragraph"/>
    <w:basedOn w:val="Normal"/>
    <w:uiPriority w:val="34"/>
    <w:qFormat/>
    <w:rsid w:val="005D2273"/>
    <w:pPr>
      <w:ind w:left="720"/>
    </w:pPr>
  </w:style>
  <w:style w:type="character" w:customStyle="1" w:styleId="UnresolvedMention">
    <w:name w:val="Unresolved Mention"/>
    <w:basedOn w:val="DefaultParagraphFont"/>
    <w:uiPriority w:val="99"/>
    <w:semiHidden/>
    <w:unhideWhenUsed/>
    <w:rsid w:val="0058706D"/>
    <w:rPr>
      <w:color w:val="605E5C"/>
      <w:shd w:val="clear" w:color="auto" w:fill="E1DFDD"/>
    </w:rPr>
  </w:style>
  <w:style w:type="table" w:styleId="TableGrid">
    <w:name w:val="Table Grid"/>
    <w:basedOn w:val="TableNormal"/>
    <w:uiPriority w:val="39"/>
    <w:rsid w:val="004C0C05"/>
    <w:pPr>
      <w:spacing w:line="240" w:lineRule="auto"/>
    </w:pPr>
    <w:rPr>
      <w:rFonts w:asciiTheme="minorHAnsi" w:eastAsiaTheme="minorHAnsi" w:hAnsiTheme="minorHAnsi" w:cstheme="minorBid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8830521">
      <w:bodyDiv w:val="1"/>
      <w:marLeft w:val="0"/>
      <w:marRight w:val="0"/>
      <w:marTop w:val="0"/>
      <w:marBottom w:val="0"/>
      <w:divBdr>
        <w:top w:val="none" w:sz="0" w:space="0" w:color="auto"/>
        <w:left w:val="none" w:sz="0" w:space="0" w:color="auto"/>
        <w:bottom w:val="none" w:sz="0" w:space="0" w:color="auto"/>
        <w:right w:val="none" w:sz="0" w:space="0" w:color="auto"/>
      </w:divBdr>
    </w:div>
    <w:div w:id="1966111237">
      <w:bodyDiv w:val="1"/>
      <w:marLeft w:val="0"/>
      <w:marRight w:val="0"/>
      <w:marTop w:val="0"/>
      <w:marBottom w:val="0"/>
      <w:divBdr>
        <w:top w:val="none" w:sz="0" w:space="0" w:color="auto"/>
        <w:left w:val="none" w:sz="0" w:space="0" w:color="auto"/>
        <w:bottom w:val="none" w:sz="0" w:space="0" w:color="auto"/>
        <w:right w:val="none" w:sz="0" w:space="0" w:color="auto"/>
      </w:divBdr>
      <w:divsChild>
        <w:div w:id="1851068985">
          <w:marLeft w:val="0"/>
          <w:marRight w:val="0"/>
          <w:marTop w:val="0"/>
          <w:marBottom w:val="0"/>
          <w:divBdr>
            <w:top w:val="none" w:sz="0" w:space="0" w:color="auto"/>
            <w:left w:val="none" w:sz="0" w:space="0" w:color="auto"/>
            <w:bottom w:val="none" w:sz="0" w:space="0" w:color="auto"/>
            <w:right w:val="none" w:sz="0" w:space="0" w:color="auto"/>
          </w:divBdr>
        </w:div>
        <w:div w:id="415397544">
          <w:marLeft w:val="0"/>
          <w:marRight w:val="0"/>
          <w:marTop w:val="0"/>
          <w:marBottom w:val="0"/>
          <w:divBdr>
            <w:top w:val="none" w:sz="0" w:space="0" w:color="auto"/>
            <w:left w:val="none" w:sz="0" w:space="0" w:color="auto"/>
            <w:bottom w:val="none" w:sz="0" w:space="0" w:color="auto"/>
            <w:right w:val="none" w:sz="0" w:space="0" w:color="auto"/>
          </w:divBdr>
        </w:div>
        <w:div w:id="640580986">
          <w:marLeft w:val="0"/>
          <w:marRight w:val="0"/>
          <w:marTop w:val="0"/>
          <w:marBottom w:val="0"/>
          <w:divBdr>
            <w:top w:val="none" w:sz="0" w:space="0" w:color="auto"/>
            <w:left w:val="none" w:sz="0" w:space="0" w:color="auto"/>
            <w:bottom w:val="none" w:sz="0" w:space="0" w:color="auto"/>
            <w:right w:val="none" w:sz="0" w:space="0" w:color="auto"/>
          </w:divBdr>
        </w:div>
        <w:div w:id="1645815812">
          <w:marLeft w:val="0"/>
          <w:marRight w:val="0"/>
          <w:marTop w:val="0"/>
          <w:marBottom w:val="0"/>
          <w:divBdr>
            <w:top w:val="none" w:sz="0" w:space="0" w:color="auto"/>
            <w:left w:val="none" w:sz="0" w:space="0" w:color="auto"/>
            <w:bottom w:val="none" w:sz="0" w:space="0" w:color="auto"/>
            <w:right w:val="none" w:sz="0" w:space="0" w:color="auto"/>
          </w:divBdr>
        </w:div>
        <w:div w:id="80119428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www.tiobe.com" TargetMode="Externa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yperlink" Target="https://www.Nasabamedia.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www.tiobe.com/index.php/content/paperinfo/tpci/index.html"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jp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8IswXKVFH5OYBBITSBmX6/2AvUQ==">AMUW2mVnTjJO3H7uDItEzMYRrzHO+SdDXuCfWhMWAj8gD2QNHHVlByfpLvLnivxpABV+QjO7zd/NjXxq8+9DhbPcELqbhz8nttyiLElsMfG+Xp1HBiwq5l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D32B132-D09A-4A66-A0BA-ADF8E1D0C6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7</Pages>
  <Words>2321</Words>
  <Characters>13230</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ssomad</dc:creator>
  <cp:lastModifiedBy>Microsoft account</cp:lastModifiedBy>
  <cp:revision>4</cp:revision>
  <dcterms:created xsi:type="dcterms:W3CDTF">2023-12-10T07:57:00Z</dcterms:created>
  <dcterms:modified xsi:type="dcterms:W3CDTF">2023-12-11T04:07:00Z</dcterms:modified>
</cp:coreProperties>
</file>